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413220E9" w:rsidR="00F23A11" w:rsidRPr="000D5A1E" w:rsidRDefault="00F96E00">
      <w:pPr>
        <w:pStyle w:val="ArticleType-Narra"/>
        <w:rPr>
          <w:rFonts w:eastAsia="Calibri Light"/>
        </w:rPr>
      </w:pPr>
      <w:r w:rsidRPr="000D5A1E">
        <w:rPr>
          <w:rFonts w:eastAsia="Calibri Light"/>
        </w:rPr>
        <w:t>Review</w:t>
      </w:r>
      <w:r w:rsidR="00F23A11" w:rsidRPr="000D5A1E">
        <w:rPr>
          <w:rFonts w:eastAsia="Calibri Light"/>
        </w:rPr>
        <w:t xml:space="preserve"> Article</w:t>
      </w:r>
    </w:p>
    <w:p w14:paraId="2ACA069B" w14:textId="77777777" w:rsidR="008F034A" w:rsidRDefault="008F034A" w:rsidP="008F034A">
      <w:pPr>
        <w:pStyle w:val="Title-Narra"/>
      </w:pPr>
      <w:bookmarkStart w:id="0" w:name="_Hlk176719906"/>
      <w:r w:rsidRPr="00860937">
        <w:t>T</w:t>
      </w:r>
      <w:r>
        <w:t>itle of the article</w:t>
      </w:r>
      <w:bookmarkEnd w:id="0"/>
      <w:r>
        <w:t xml:space="preserve"> </w:t>
      </w:r>
    </w:p>
    <w:p w14:paraId="236C3D48" w14:textId="77777777" w:rsidR="008F034A" w:rsidRPr="001A08AE" w:rsidRDefault="008F034A" w:rsidP="008F034A">
      <w:pPr>
        <w:pStyle w:val="Authors-Narra"/>
        <w:rPr>
          <w:vertAlign w:val="superscript"/>
        </w:rPr>
      </w:pPr>
      <w:bookmarkStart w:id="1" w:name="_Hlk176719924"/>
      <w:r>
        <w:rPr>
          <w:bCs/>
        </w:rPr>
        <w:t xml:space="preserve">Author </w:t>
      </w:r>
      <w:proofErr w:type="spellStart"/>
      <w:r>
        <w:rPr>
          <w:bCs/>
        </w:rPr>
        <w:t>A</w:t>
      </w:r>
      <w:r w:rsidRPr="00355762">
        <w:rPr>
          <w:bCs/>
          <w:vertAlign w:val="superscript"/>
        </w:rPr>
        <w:t>1,2</w:t>
      </w:r>
      <w:proofErr w:type="spellEnd"/>
      <w:r w:rsidRPr="00355762">
        <w:rPr>
          <w:bCs/>
          <w:vertAlign w:val="superscript"/>
        </w:rPr>
        <w:t>*</w:t>
      </w:r>
      <w:r w:rsidRPr="00355762">
        <w:rPr>
          <w:bCs/>
        </w:rPr>
        <w:t xml:space="preserve">, </w:t>
      </w:r>
      <w:r>
        <w:rPr>
          <w:bCs/>
        </w:rPr>
        <w:t xml:space="preserve">Author </w:t>
      </w:r>
      <w:proofErr w:type="spellStart"/>
      <w:r>
        <w:rPr>
          <w:bCs/>
        </w:rPr>
        <w:t>B</w:t>
      </w:r>
      <w:r>
        <w:rPr>
          <w:bCs/>
          <w:vertAlign w:val="superscript"/>
        </w:rPr>
        <w:t>1</w:t>
      </w:r>
      <w:proofErr w:type="spellEnd"/>
      <w:r w:rsidRPr="00355762">
        <w:rPr>
          <w:bCs/>
        </w:rPr>
        <w:t>, A</w:t>
      </w:r>
      <w:r>
        <w:rPr>
          <w:bCs/>
        </w:rPr>
        <w:t xml:space="preserve">uthor </w:t>
      </w:r>
      <w:proofErr w:type="spellStart"/>
      <w:r>
        <w:rPr>
          <w:bCs/>
        </w:rPr>
        <w:t>C</w:t>
      </w:r>
      <w:r>
        <w:rPr>
          <w:bCs/>
          <w:vertAlign w:val="superscript"/>
        </w:rPr>
        <w:t>1</w:t>
      </w:r>
      <w:proofErr w:type="spellEnd"/>
      <w:r>
        <w:rPr>
          <w:bCs/>
        </w:rPr>
        <w:t xml:space="preserve"> and</w:t>
      </w:r>
      <w:r w:rsidRPr="00355762">
        <w:rPr>
          <w:bCs/>
        </w:rPr>
        <w:t xml:space="preserve"> </w:t>
      </w:r>
      <w:r>
        <w:rPr>
          <w:bCs/>
        </w:rPr>
        <w:t xml:space="preserve">Author </w:t>
      </w:r>
      <w:proofErr w:type="spellStart"/>
      <w:r>
        <w:rPr>
          <w:bCs/>
        </w:rPr>
        <w:t>D</w:t>
      </w:r>
      <w:r>
        <w:rPr>
          <w:bCs/>
          <w:vertAlign w:val="superscript"/>
        </w:rPr>
        <w:t>2</w:t>
      </w:r>
      <w:bookmarkEnd w:id="1"/>
      <w:proofErr w:type="spellEnd"/>
    </w:p>
    <w:p w14:paraId="0A77A5E3" w14:textId="77777777" w:rsidR="008F034A" w:rsidRDefault="008F034A" w:rsidP="008F034A">
      <w:pPr>
        <w:pStyle w:val="Affiliation-Narra"/>
        <w:rPr>
          <w:rStyle w:val="AffiliationindexChar"/>
          <w:b w:val="0"/>
          <w:bCs w:val="0"/>
          <w:color w:val="171717"/>
          <w:vertAlign w:val="baseline"/>
        </w:rPr>
      </w:pPr>
      <w:bookmarkStart w:id="2" w:name="_Hlk176719954"/>
      <w:proofErr w:type="spellStart"/>
      <w:r w:rsidRPr="00325542">
        <w:rPr>
          <w:rStyle w:val="AffiliationindexChar"/>
        </w:rPr>
        <w:t>1</w:t>
      </w:r>
      <w:r w:rsidRPr="00325542">
        <w:rPr>
          <w:rStyle w:val="AffiliationindexChar"/>
          <w:b w:val="0"/>
          <w:bCs w:val="0"/>
          <w:color w:val="171717"/>
          <w:vertAlign w:val="baseline"/>
        </w:rPr>
        <w:t>Departement</w:t>
      </w:r>
      <w:proofErr w:type="spellEnd"/>
      <w:r w:rsidRPr="00325542">
        <w:rPr>
          <w:rStyle w:val="AffiliationindexChar"/>
          <w:b w:val="0"/>
          <w:bCs w:val="0"/>
          <w:color w:val="171717"/>
          <w:vertAlign w:val="baseline"/>
        </w:rPr>
        <w:t xml:space="preserve"> of </w:t>
      </w:r>
      <w:r>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r w:rsidRPr="00325542">
        <w:rPr>
          <w:rStyle w:val="AffiliationindexChar"/>
        </w:rPr>
        <w:t>2</w:t>
      </w:r>
      <w:r w:rsidRPr="00325542">
        <w:rPr>
          <w:rStyle w:val="AffiliationindexChar"/>
          <w:b w:val="0"/>
          <w:bCs w:val="0"/>
          <w:color w:val="171717"/>
          <w:vertAlign w:val="baseline"/>
        </w:rPr>
        <w:t xml:space="preserve">Departement of </w:t>
      </w:r>
      <w:r>
        <w:rPr>
          <w:rStyle w:val="AffiliationindexChar"/>
          <w:b w:val="0"/>
          <w:bCs w:val="0"/>
          <w:color w:val="171717"/>
          <w:vertAlign w:val="baseline"/>
        </w:rPr>
        <w:t>G</w:t>
      </w:r>
      <w:r w:rsidRPr="00325542">
        <w:rPr>
          <w:rStyle w:val="AffiliationindexChar"/>
          <w:b w:val="0"/>
          <w:bCs w:val="0"/>
          <w:color w:val="171717"/>
          <w:vertAlign w:val="baseline"/>
        </w:rPr>
        <w:t xml:space="preserve">, </w:t>
      </w:r>
      <w:r>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Pr>
          <w:rStyle w:val="AffiliationindexChar"/>
          <w:b w:val="0"/>
          <w:bCs w:val="0"/>
          <w:color w:val="171717"/>
          <w:vertAlign w:val="baseline"/>
        </w:rPr>
        <w:t>Jakarta</w:t>
      </w:r>
      <w:r w:rsidRPr="00325542">
        <w:rPr>
          <w:rStyle w:val="AffiliationindexChar"/>
          <w:b w:val="0"/>
          <w:bCs w:val="0"/>
          <w:color w:val="171717"/>
          <w:vertAlign w:val="baseline"/>
        </w:rPr>
        <w:t>, Indonesia</w:t>
      </w:r>
      <w:bookmarkEnd w:id="2"/>
    </w:p>
    <w:p w14:paraId="2B23A7D1" w14:textId="77777777" w:rsidR="008F034A" w:rsidRPr="00325542" w:rsidRDefault="008F034A" w:rsidP="008F034A">
      <w:pPr>
        <w:pStyle w:val="Affiliation-Narra"/>
      </w:pPr>
    </w:p>
    <w:p w14:paraId="11E9D92A" w14:textId="77777777" w:rsidR="008F034A" w:rsidRPr="00D55B45" w:rsidRDefault="008F034A" w:rsidP="008F034A">
      <w:pPr>
        <w:pStyle w:val="Correspondingauthor"/>
      </w:pPr>
      <w:r w:rsidRPr="00D55B45">
        <w:t xml:space="preserve">*Corresponding author: </w:t>
      </w:r>
      <w:bookmarkStart w:id="3" w:name="_Hlk176719990"/>
      <w:r>
        <w:fldChar w:fldCharType="begin"/>
      </w:r>
      <w:r>
        <w:instrText>HYPERLINK "mailto:authoremail@email.com"</w:instrText>
      </w:r>
      <w:r>
        <w:fldChar w:fldCharType="separate"/>
      </w:r>
      <w:proofErr w:type="spellStart"/>
      <w:r w:rsidRPr="00D55B45">
        <w:t>authoremail@email.com</w:t>
      </w:r>
      <w:proofErr w:type="spellEnd"/>
      <w:r>
        <w:fldChar w:fldCharType="end"/>
      </w:r>
      <w:bookmarkEnd w:id="3"/>
    </w:p>
    <w:p w14:paraId="533CEABC" w14:textId="77777777" w:rsidR="008F034A" w:rsidRDefault="008F034A" w:rsidP="008F034A">
      <w:pPr>
        <w:pStyle w:val="Heading1-Narra"/>
      </w:pPr>
      <w:r>
        <w:t>Abstract</w:t>
      </w:r>
    </w:p>
    <w:p w14:paraId="63061D44" w14:textId="77777777" w:rsidR="008F034A" w:rsidRDefault="008F034A" w:rsidP="008F034A">
      <w:pPr>
        <w:pStyle w:val="Abstract-Narra"/>
      </w:pPr>
      <w:bookmarkStart w:id="4" w:name="_Hlk134475594"/>
      <w:bookmarkStart w:id="5" w:name="_Hlk176720037"/>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4"/>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bookmarkEnd w:id="5"/>
    </w:p>
    <w:p w14:paraId="6E89A4A9" w14:textId="51F5B9B1" w:rsidR="00F23A11" w:rsidRPr="008F034A" w:rsidRDefault="008F034A" w:rsidP="008F034A">
      <w:pPr>
        <w:pStyle w:val="Abstract-Narra"/>
      </w:pPr>
      <w:r>
        <w:rPr>
          <w:b/>
          <w:bCs/>
        </w:rPr>
        <w:t>Keywords</w:t>
      </w:r>
      <w:r>
        <w:t xml:space="preserve">: </w:t>
      </w:r>
      <w:bookmarkStart w:id="6" w:name="_Hlk176720055"/>
      <w:r>
        <w:t>Keyword 1, keyword 2, keyword 3, keyword 4, keyword 5</w:t>
      </w:r>
      <w:bookmarkEnd w:id="6"/>
    </w:p>
    <w:p w14:paraId="317EE81F" w14:textId="77777777" w:rsidR="00F23A11" w:rsidRPr="000D5A1E" w:rsidRDefault="00F23A11">
      <w:pPr>
        <w:pStyle w:val="Heading1-Narra"/>
        <w:rPr>
          <w:rFonts w:eastAsia="Calibri Light"/>
        </w:rPr>
      </w:pPr>
      <w:r w:rsidRPr="000D5A1E">
        <w:rPr>
          <w:rFonts w:eastAsia="Calibri Light"/>
        </w:rPr>
        <w:t>Introduction</w:t>
      </w:r>
    </w:p>
    <w:p w14:paraId="22572A96" w14:textId="77777777" w:rsidR="0095720E" w:rsidRDefault="0095720E" w:rsidP="0095720E">
      <w:pPr>
        <w:pStyle w:val="Text1-Narra"/>
        <w:rPr>
          <w:rFonts w:eastAsia="Calibri Light"/>
        </w:rPr>
      </w:pPr>
      <w:bookmarkStart w:id="7" w:name="_Hlk176720079"/>
      <w:bookmarkStart w:id="8" w:name="_Hlk129261528"/>
      <w:bookmarkStart w:id="9" w:name="_Hlk134476737"/>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3CAB02BD" w14:textId="02CF5519" w:rsidR="0095720E" w:rsidRPr="0095720E" w:rsidRDefault="0095720E" w:rsidP="00904954">
      <w:pPr>
        <w:pStyle w:val="Text2-Narra"/>
        <w:rPr>
          <w:rFonts w:eastAsia="Calibri Light"/>
        </w:rPr>
      </w:pPr>
      <w:r w:rsidRPr="00FE0F16">
        <w:rPr>
          <w:rFonts w:eastAsia="Calibri Light"/>
        </w:rPr>
        <w:t xml:space="preserve">Ut </w:t>
      </w:r>
      <w:proofErr w:type="spellStart"/>
      <w:r w:rsidRPr="00FE0F16">
        <w:rPr>
          <w:rFonts w:eastAsia="Calibri Light"/>
        </w:rPr>
        <w:t>enim</w:t>
      </w:r>
      <w:proofErr w:type="spellEnd"/>
      <w:r w:rsidRPr="00FE0F16">
        <w:rPr>
          <w:rFonts w:eastAsia="Calibri Light"/>
        </w:rPr>
        <w:t xml:space="preserve"> ad minim </w:t>
      </w:r>
      <w:proofErr w:type="spellStart"/>
      <w:r w:rsidRPr="00FE0F16">
        <w:rPr>
          <w:rFonts w:eastAsia="Calibri Light"/>
        </w:rPr>
        <w:t>veniam</w:t>
      </w:r>
      <w:proofErr w:type="spellEnd"/>
      <w:r w:rsidRPr="00FE0F16">
        <w:rPr>
          <w:rFonts w:eastAsia="Calibri Light"/>
        </w:rPr>
        <w:t xml:space="preserve">, </w:t>
      </w:r>
      <w:proofErr w:type="spellStart"/>
      <w:r w:rsidRPr="00FE0F16">
        <w:rPr>
          <w:rFonts w:eastAsia="Calibri Light"/>
        </w:rPr>
        <w:t>quis</w:t>
      </w:r>
      <w:proofErr w:type="spellEnd"/>
      <w:r w:rsidRPr="00FE0F16">
        <w:rPr>
          <w:rFonts w:eastAsia="Calibri Light"/>
        </w:rPr>
        <w:t xml:space="preserve"> </w:t>
      </w:r>
      <w:proofErr w:type="spellStart"/>
      <w:r w:rsidRPr="00FE0F16">
        <w:rPr>
          <w:rFonts w:eastAsia="Calibri Light"/>
        </w:rPr>
        <w:t>nostrud</w:t>
      </w:r>
      <w:proofErr w:type="spellEnd"/>
      <w:r w:rsidRPr="00FE0F16">
        <w:rPr>
          <w:rFonts w:eastAsia="Calibri Light"/>
        </w:rPr>
        <w:t xml:space="preserve"> exercitation </w:t>
      </w:r>
      <w:proofErr w:type="spellStart"/>
      <w:r w:rsidRPr="00FE0F16">
        <w:rPr>
          <w:rFonts w:eastAsia="Calibri Light"/>
        </w:rPr>
        <w:t>ullamco</w:t>
      </w:r>
      <w:proofErr w:type="spellEnd"/>
      <w:r w:rsidRPr="00FE0F16">
        <w:rPr>
          <w:rFonts w:eastAsia="Calibri Light"/>
        </w:rPr>
        <w:t xml:space="preserve"> </w:t>
      </w:r>
      <w:proofErr w:type="spellStart"/>
      <w:r w:rsidRPr="00FE0F16">
        <w:rPr>
          <w:rFonts w:eastAsia="Calibri Light"/>
        </w:rPr>
        <w:t>laboris</w:t>
      </w:r>
      <w:proofErr w:type="spellEnd"/>
      <w:r w:rsidRPr="00FE0F16">
        <w:rPr>
          <w:rFonts w:eastAsia="Calibri Light"/>
        </w:rPr>
        <w:t xml:space="preserve"> nisi </w:t>
      </w:r>
      <w:proofErr w:type="spellStart"/>
      <w:r w:rsidRPr="00FE0F16">
        <w:rPr>
          <w:rFonts w:eastAsia="Calibri Light"/>
        </w:rPr>
        <w:t>ut</w:t>
      </w:r>
      <w:proofErr w:type="spellEnd"/>
      <w:r w:rsidRPr="00FE0F16">
        <w:rPr>
          <w:rFonts w:eastAsia="Calibri Light"/>
        </w:rPr>
        <w:t xml:space="preserve"> </w:t>
      </w:r>
      <w:proofErr w:type="spellStart"/>
      <w:r w:rsidRPr="00FE0F16">
        <w:rPr>
          <w:rFonts w:eastAsia="Calibri Light"/>
        </w:rPr>
        <w:t>aliquip</w:t>
      </w:r>
      <w:proofErr w:type="spellEnd"/>
      <w:r w:rsidRPr="00FE0F16">
        <w:rPr>
          <w:rFonts w:eastAsia="Calibri Light"/>
        </w:rPr>
        <w:t xml:space="preserve"> ex </w:t>
      </w:r>
      <w:proofErr w:type="spellStart"/>
      <w:r w:rsidRPr="00FE0F16">
        <w:rPr>
          <w:rFonts w:eastAsia="Calibri Light"/>
        </w:rPr>
        <w:t>ea</w:t>
      </w:r>
      <w:proofErr w:type="spellEnd"/>
      <w:r w:rsidRPr="00FE0F16">
        <w:rPr>
          <w:rFonts w:eastAsia="Calibri Light"/>
        </w:rPr>
        <w:t xml:space="preserve"> </w:t>
      </w:r>
      <w:proofErr w:type="spellStart"/>
      <w:r w:rsidRPr="00FE0F16">
        <w:rPr>
          <w:rFonts w:eastAsia="Calibri Light"/>
        </w:rPr>
        <w:t>commodo</w:t>
      </w:r>
      <w:proofErr w:type="spellEnd"/>
      <w:r w:rsidRPr="00FE0F16">
        <w:rPr>
          <w:rFonts w:eastAsia="Calibri Light"/>
        </w:rPr>
        <w:t xml:space="preserve"> </w:t>
      </w:r>
      <w:proofErr w:type="spellStart"/>
      <w:r w:rsidRPr="00FE0F16">
        <w:rPr>
          <w:rFonts w:eastAsia="Calibri Light"/>
        </w:rPr>
        <w:t>consequat</w:t>
      </w:r>
      <w:proofErr w:type="spellEnd"/>
      <w:r w:rsidRPr="00FE0F16">
        <w:rPr>
          <w:rFonts w:eastAsia="Calibri Light"/>
        </w:rPr>
        <w:t>.</w:t>
      </w:r>
      <w:r w:rsidR="000603F0">
        <w:rPr>
          <w:rFonts w:eastAsia="Calibri Light"/>
        </w:rPr>
        <w:t xml:space="preserve"> </w:t>
      </w:r>
      <w:proofErr w:type="spellStart"/>
      <w:r w:rsidRPr="00FE0F16">
        <w:rPr>
          <w:rFonts w:eastAsia="Calibri Light"/>
        </w:rPr>
        <w:t>Excepteur</w:t>
      </w:r>
      <w:proofErr w:type="spellEnd"/>
      <w:r w:rsidRPr="00FE0F16">
        <w:rPr>
          <w:rFonts w:eastAsia="Calibri Light"/>
        </w:rPr>
        <w:t xml:space="preserve"> </w:t>
      </w:r>
      <w:proofErr w:type="spellStart"/>
      <w:r w:rsidRPr="00FE0F16">
        <w:rPr>
          <w:rFonts w:eastAsia="Calibri Light"/>
        </w:rPr>
        <w:t>sint</w:t>
      </w:r>
      <w:proofErr w:type="spellEnd"/>
      <w:r w:rsidRPr="00FE0F16">
        <w:rPr>
          <w:rFonts w:eastAsia="Calibri Light"/>
        </w:rPr>
        <w:t xml:space="preserve"> </w:t>
      </w:r>
      <w:proofErr w:type="spellStart"/>
      <w:r w:rsidRPr="00FE0F16">
        <w:rPr>
          <w:rFonts w:eastAsia="Calibri Light"/>
        </w:rPr>
        <w:t>occaecat</w:t>
      </w:r>
      <w:proofErr w:type="spellEnd"/>
      <w:r w:rsidRPr="00FE0F16">
        <w:rPr>
          <w:rFonts w:eastAsia="Calibri Light"/>
        </w:rPr>
        <w:t xml:space="preserve"> </w:t>
      </w:r>
      <w:proofErr w:type="spellStart"/>
      <w:r w:rsidRPr="00FE0F16">
        <w:rPr>
          <w:rFonts w:eastAsia="Calibri Light"/>
        </w:rPr>
        <w:t>cupidatat</w:t>
      </w:r>
      <w:proofErr w:type="spellEnd"/>
      <w:r w:rsidRPr="00FE0F16">
        <w:rPr>
          <w:rFonts w:eastAsia="Calibri Light"/>
        </w:rPr>
        <w:t xml:space="preserve"> non </w:t>
      </w:r>
      <w:proofErr w:type="spellStart"/>
      <w:r w:rsidRPr="00FE0F16">
        <w:rPr>
          <w:rFonts w:eastAsia="Calibri Light"/>
        </w:rPr>
        <w:t>proident</w:t>
      </w:r>
      <w:proofErr w:type="spellEnd"/>
      <w:r w:rsidRPr="00FE0F16">
        <w:rPr>
          <w:rFonts w:eastAsia="Calibri Light"/>
        </w:rPr>
        <w:t xml:space="preserve">, sunt in culpa qui </w:t>
      </w:r>
      <w:proofErr w:type="spellStart"/>
      <w:r w:rsidRPr="00FE0F16">
        <w:rPr>
          <w:rFonts w:eastAsia="Calibri Light"/>
        </w:rPr>
        <w:t>officia</w:t>
      </w:r>
      <w:proofErr w:type="spellEnd"/>
      <w:r w:rsidRPr="00FE0F16">
        <w:rPr>
          <w:rFonts w:eastAsia="Calibri Light"/>
        </w:rPr>
        <w:t xml:space="preserve"> </w:t>
      </w:r>
      <w:proofErr w:type="spellStart"/>
      <w:r w:rsidRPr="00FE0F16">
        <w:rPr>
          <w:rFonts w:eastAsia="Calibri Light"/>
        </w:rPr>
        <w:t>deserunt</w:t>
      </w:r>
      <w:proofErr w:type="spellEnd"/>
      <w:r w:rsidRPr="00FE0F16">
        <w:rPr>
          <w:rFonts w:eastAsia="Calibri Light"/>
        </w:rPr>
        <w:t xml:space="preserve"> </w:t>
      </w:r>
      <w:proofErr w:type="spellStart"/>
      <w:r w:rsidRPr="00FE0F16">
        <w:rPr>
          <w:rFonts w:eastAsia="Calibri Light"/>
        </w:rPr>
        <w:t>mollit</w:t>
      </w:r>
      <w:proofErr w:type="spellEnd"/>
      <w:r w:rsidRPr="00FE0F16">
        <w:rPr>
          <w:rFonts w:eastAsia="Calibri Light"/>
        </w:rPr>
        <w:t xml:space="preserve"> </w:t>
      </w:r>
      <w:proofErr w:type="spellStart"/>
      <w:r w:rsidRPr="00FE0F16">
        <w:rPr>
          <w:rFonts w:eastAsia="Calibri Light"/>
        </w:rPr>
        <w:t>anim</w:t>
      </w:r>
      <w:proofErr w:type="spellEnd"/>
      <w:r w:rsidRPr="00FE0F16">
        <w:rPr>
          <w:rFonts w:eastAsia="Calibri Light"/>
        </w:rPr>
        <w:t xml:space="preserve"> id </w:t>
      </w:r>
      <w:proofErr w:type="spellStart"/>
      <w:r w:rsidRPr="00FE0F16">
        <w:rPr>
          <w:rFonts w:eastAsia="Calibri Light"/>
        </w:rPr>
        <w:t>est</w:t>
      </w:r>
      <w:proofErr w:type="spellEnd"/>
      <w:r w:rsidRPr="00FE0F16">
        <w:rPr>
          <w:rFonts w:eastAsia="Calibri Light"/>
        </w:rPr>
        <w:t xml:space="preserve"> </w:t>
      </w:r>
      <w:proofErr w:type="spellStart"/>
      <w:r w:rsidRPr="00FE0F16">
        <w:rPr>
          <w:rFonts w:eastAsia="Calibri Light"/>
        </w:rPr>
        <w:t>laborum</w:t>
      </w:r>
      <w:proofErr w:type="spellEnd"/>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w:t>
      </w:r>
      <w:bookmarkEnd w:id="7"/>
    </w:p>
    <w:p w14:paraId="21768915" w14:textId="29CF71E1" w:rsidR="0072002A" w:rsidRPr="000D5A1E" w:rsidRDefault="0095720E" w:rsidP="005B5820">
      <w:pPr>
        <w:pStyle w:val="Heading1-Narra"/>
      </w:pPr>
      <w:r>
        <w:t xml:space="preserve">Main </w:t>
      </w:r>
      <w:r w:rsidR="0022680F">
        <w:t>body</w:t>
      </w:r>
    </w:p>
    <w:bookmarkEnd w:id="8"/>
    <w:p w14:paraId="162441F8" w14:textId="5FA317A3" w:rsidR="0072002A" w:rsidRDefault="0022680F" w:rsidP="0095720E">
      <w:pPr>
        <w:pStyle w:val="Text1-Narra"/>
      </w:pPr>
      <w:r>
        <w:t>The main body of a review is usually organi</w:t>
      </w:r>
      <w:r w:rsidR="00873595">
        <w:t>z</w:t>
      </w:r>
      <w:r>
        <w:t>ed into subheadings, which var</w:t>
      </w:r>
      <w:r w:rsidR="000603F0">
        <w:t>y</w:t>
      </w:r>
      <w:r>
        <w:t xml:space="preserve"> according</w:t>
      </w:r>
      <w:r w:rsidR="000603F0">
        <w:t xml:space="preserve"> to </w:t>
      </w:r>
      <w:r>
        <w:t>the topics being reviewed.</w:t>
      </w:r>
    </w:p>
    <w:p w14:paraId="481C8D40" w14:textId="5D48BA6E" w:rsidR="00873595" w:rsidRDefault="00873595" w:rsidP="000603F0">
      <w:pPr>
        <w:pStyle w:val="Heading2-Narra"/>
      </w:pPr>
      <w:r>
        <w:t>Subheading</w:t>
      </w:r>
      <w:r w:rsidR="000603F0">
        <w:t xml:space="preserve"> 1</w:t>
      </w:r>
    </w:p>
    <w:p w14:paraId="11FC20A0" w14:textId="0D75B00D" w:rsidR="00873595" w:rsidRDefault="00873595" w:rsidP="0095720E">
      <w:pPr>
        <w:pStyle w:val="Text1-Narra"/>
      </w:pPr>
      <w:r w:rsidRPr="00873595">
        <w:t>A subheading is a secondary title or section heading that divides the content under a main heading into more specific parts.</w:t>
      </w:r>
    </w:p>
    <w:p w14:paraId="214978F9" w14:textId="4A24E75A" w:rsidR="000603F0" w:rsidRDefault="000603F0" w:rsidP="000603F0">
      <w:pPr>
        <w:pStyle w:val="Heading2-Narra"/>
      </w:pPr>
      <w:r>
        <w:t xml:space="preserve">Subheading 2 </w:t>
      </w:r>
    </w:p>
    <w:p w14:paraId="47EC0D4E" w14:textId="52201E27" w:rsidR="000603F0" w:rsidRDefault="000603F0" w:rsidP="000603F0">
      <w:pPr>
        <w:pStyle w:val="Text1-Narra"/>
      </w:pPr>
      <w:r w:rsidRPr="000603F0">
        <w:t>Continue with another subtopic, following the same structure as the first subheading.</w:t>
      </w:r>
      <w:r w:rsidRPr="000603F0">
        <w:rPr>
          <w:rFonts w:eastAsia="Calibri Light"/>
        </w:rPr>
        <w:t xml:space="preserve"> </w:t>
      </w:r>
      <w:r>
        <w:rPr>
          <w:rFonts w:eastAsia="Calibri Light"/>
        </w:rPr>
        <w:t>A sample</w:t>
      </w:r>
      <w:r w:rsidR="00921CB3">
        <w:rPr>
          <w:rFonts w:eastAsia="Calibri Light"/>
        </w:rPr>
        <w:t xml:space="preserve"> </w:t>
      </w:r>
      <w:r>
        <w:rPr>
          <w:rFonts w:eastAsia="Calibri Light"/>
        </w:rPr>
        <w:t xml:space="preserve">table and figure </w:t>
      </w:r>
      <w:r w:rsidR="00921CB3">
        <w:rPr>
          <w:rFonts w:eastAsia="Calibri Light"/>
        </w:rPr>
        <w:t>are</w:t>
      </w:r>
      <w:r>
        <w:rPr>
          <w:rFonts w:eastAsia="Calibri Light"/>
        </w:rPr>
        <w:t xml:space="preserve"> presented in </w:t>
      </w:r>
      <w:r w:rsidRPr="0060142E">
        <w:rPr>
          <w:rFonts w:eastAsia="Calibri Light"/>
          <w:b/>
          <w:bCs/>
          <w:color w:val="806000" w:themeColor="accent4" w:themeShade="80"/>
        </w:rPr>
        <w:t>Table 1</w:t>
      </w:r>
      <w:r>
        <w:rPr>
          <w:rFonts w:eastAsia="Calibri Light"/>
          <w:b/>
          <w:bCs/>
          <w:color w:val="806000" w:themeColor="accent4" w:themeShade="80"/>
        </w:rPr>
        <w:t xml:space="preserve"> </w:t>
      </w:r>
      <w:r w:rsidRPr="000603F0">
        <w:rPr>
          <w:rFonts w:eastAsia="Calibri Light"/>
        </w:rPr>
        <w:t>and</w:t>
      </w:r>
      <w:r>
        <w:rPr>
          <w:rFonts w:eastAsia="Calibri Light"/>
          <w:b/>
          <w:bCs/>
          <w:color w:val="806000" w:themeColor="accent4" w:themeShade="80"/>
        </w:rPr>
        <w:t xml:space="preserve"> Figure 1</w:t>
      </w:r>
      <w:r>
        <w:rPr>
          <w:rFonts w:eastAsia="Calibri Light"/>
        </w:rPr>
        <w:t>.</w:t>
      </w:r>
    </w:p>
    <w:p w14:paraId="2AA3518D" w14:textId="77777777" w:rsidR="000603F0" w:rsidRPr="00B02738" w:rsidRDefault="000603F0" w:rsidP="000603F0">
      <w:pPr>
        <w:pStyle w:val="TableCaption-Narra"/>
        <w:rPr>
          <w:bCs/>
        </w:rPr>
      </w:pPr>
      <w:r w:rsidRPr="00B02738">
        <w:rPr>
          <w:bCs/>
        </w:rPr>
        <w:t>Table 1. Table title</w:t>
      </w:r>
    </w:p>
    <w:tbl>
      <w:tblPr>
        <w:tblStyle w:val="Table-NarraJ"/>
        <w:tblW w:w="5000" w:type="pct"/>
        <w:tblLook w:val="04A0" w:firstRow="1" w:lastRow="0" w:firstColumn="1" w:lastColumn="0" w:noHBand="0" w:noVBand="1"/>
      </w:tblPr>
      <w:tblGrid>
        <w:gridCol w:w="3902"/>
        <w:gridCol w:w="3712"/>
        <w:gridCol w:w="867"/>
      </w:tblGrid>
      <w:tr w:rsidR="000603F0" w:rsidRPr="009D12A1" w14:paraId="6049FEFD" w14:textId="77777777" w:rsidTr="006E2E23">
        <w:trPr>
          <w:cnfStyle w:val="100000000000" w:firstRow="1" w:lastRow="0" w:firstColumn="0" w:lastColumn="0" w:oddVBand="0" w:evenVBand="0" w:oddHBand="0" w:evenHBand="0" w:firstRowFirstColumn="0" w:firstRowLastColumn="0" w:lastRowFirstColumn="0" w:lastRowLastColumn="0"/>
        </w:trPr>
        <w:tc>
          <w:tcPr>
            <w:tcW w:w="2300" w:type="pct"/>
          </w:tcPr>
          <w:p w14:paraId="567C5481" w14:textId="77777777" w:rsidR="000603F0" w:rsidRPr="00AB63DA" w:rsidRDefault="000603F0" w:rsidP="00881822">
            <w:pPr>
              <w:pStyle w:val="TableBody-Narra"/>
            </w:pPr>
            <w:r>
              <w:t>Sample</w:t>
            </w:r>
          </w:p>
        </w:tc>
        <w:tc>
          <w:tcPr>
            <w:tcW w:w="2188" w:type="pct"/>
          </w:tcPr>
          <w:p w14:paraId="7AC2C13C" w14:textId="513A4005" w:rsidR="000603F0" w:rsidRPr="00AB63DA" w:rsidRDefault="000603F0" w:rsidP="00881822">
            <w:pPr>
              <w:pStyle w:val="TableBody-Narra"/>
            </w:pPr>
            <w:r>
              <w:t>Value (</w:t>
            </w:r>
            <w:proofErr w:type="spellStart"/>
            <w:r w:rsidR="006E2E23">
              <w:t>m</w:t>
            </w:r>
            <w:r w:rsidR="00921CB3">
              <w:t>ean</w:t>
            </w:r>
            <w:r w:rsidRPr="00AB63DA">
              <w:t>±SD</w:t>
            </w:r>
            <w:proofErr w:type="spellEnd"/>
            <w:r w:rsidRPr="00AB63DA">
              <w:t>)</w:t>
            </w:r>
          </w:p>
        </w:tc>
        <w:tc>
          <w:tcPr>
            <w:tcW w:w="511" w:type="pct"/>
          </w:tcPr>
          <w:p w14:paraId="1C7C1BFA" w14:textId="77777777" w:rsidR="000603F0" w:rsidRDefault="000603F0" w:rsidP="00881822">
            <w:pPr>
              <w:pStyle w:val="TableBody-Narra"/>
            </w:pPr>
            <w:r w:rsidRPr="00CA5513">
              <w:rPr>
                <w:i/>
                <w:iCs/>
              </w:rPr>
              <w:t>p</w:t>
            </w:r>
            <w:r>
              <w:t>-value</w:t>
            </w:r>
          </w:p>
        </w:tc>
      </w:tr>
      <w:tr w:rsidR="000603F0" w:rsidRPr="009D12A1" w14:paraId="674659C9" w14:textId="77777777" w:rsidTr="006E2E23">
        <w:tc>
          <w:tcPr>
            <w:tcW w:w="2300" w:type="pct"/>
          </w:tcPr>
          <w:p w14:paraId="11C82075" w14:textId="77777777" w:rsidR="000603F0" w:rsidRPr="00AB63DA" w:rsidRDefault="000603F0" w:rsidP="00881822">
            <w:pPr>
              <w:pStyle w:val="TableBody-Narra"/>
              <w:rPr>
                <w:lang w:eastAsia="ja-JP"/>
              </w:rPr>
            </w:pPr>
            <w:r>
              <w:rPr>
                <w:lang w:eastAsia="ja-JP"/>
              </w:rPr>
              <w:t>ABC</w:t>
            </w:r>
          </w:p>
        </w:tc>
        <w:tc>
          <w:tcPr>
            <w:tcW w:w="2188" w:type="pct"/>
          </w:tcPr>
          <w:p w14:paraId="4591D53C" w14:textId="77777777" w:rsidR="000603F0" w:rsidRPr="00AB63DA" w:rsidRDefault="000603F0" w:rsidP="00881822">
            <w:pPr>
              <w:pStyle w:val="TableBody-Narra"/>
              <w:rPr>
                <w:shd w:val="clear" w:color="auto" w:fill="FFFFFF"/>
              </w:rPr>
            </w:pPr>
            <w:r>
              <w:t>2,375</w:t>
            </w:r>
            <w:r w:rsidRPr="00AB63DA">
              <w:t xml:space="preserve"> ± </w:t>
            </w:r>
            <w:r>
              <w:t>3</w:t>
            </w:r>
            <w:r w:rsidRPr="00AB63DA">
              <w:t>.</w:t>
            </w:r>
            <w:r>
              <w:t>25</w:t>
            </w:r>
          </w:p>
        </w:tc>
        <w:tc>
          <w:tcPr>
            <w:tcW w:w="511" w:type="pct"/>
          </w:tcPr>
          <w:p w14:paraId="06AE4980" w14:textId="77777777" w:rsidR="000603F0" w:rsidRPr="00AB63DA" w:rsidRDefault="000603F0" w:rsidP="00881822">
            <w:pPr>
              <w:pStyle w:val="TableBody-Narra"/>
            </w:pPr>
            <w:proofErr w:type="spellStart"/>
            <w:proofErr w:type="gramStart"/>
            <w:r w:rsidRPr="00AB63DA">
              <w:t>0.</w:t>
            </w:r>
            <w:r>
              <w:t>123</w:t>
            </w:r>
            <w:r w:rsidRPr="00AB63DA">
              <w:rPr>
                <w:vertAlign w:val="superscript"/>
              </w:rPr>
              <w:t>a</w:t>
            </w:r>
            <w:proofErr w:type="spellEnd"/>
            <w:r w:rsidRPr="00AB63DA">
              <w:rPr>
                <w:vertAlign w:val="superscript"/>
              </w:rPr>
              <w:t>,</w:t>
            </w:r>
            <w:r w:rsidRPr="00AB63DA">
              <w:t>*</w:t>
            </w:r>
            <w:proofErr w:type="gramEnd"/>
          </w:p>
        </w:tc>
      </w:tr>
      <w:tr w:rsidR="000603F0" w:rsidRPr="009D12A1" w14:paraId="01E8E5DC" w14:textId="77777777" w:rsidTr="006E2E23">
        <w:tc>
          <w:tcPr>
            <w:tcW w:w="2300" w:type="pct"/>
          </w:tcPr>
          <w:p w14:paraId="10EF6D42" w14:textId="77777777" w:rsidR="000603F0" w:rsidRPr="00AB63DA" w:rsidRDefault="000603F0" w:rsidP="00881822">
            <w:pPr>
              <w:pStyle w:val="TableBody-Narra"/>
              <w:rPr>
                <w:lang w:eastAsia="ja-JP"/>
              </w:rPr>
            </w:pPr>
            <w:r>
              <w:rPr>
                <w:lang w:eastAsia="ja-JP"/>
              </w:rPr>
              <w:t>DEF</w:t>
            </w:r>
          </w:p>
        </w:tc>
        <w:tc>
          <w:tcPr>
            <w:tcW w:w="2188" w:type="pct"/>
          </w:tcPr>
          <w:p w14:paraId="4C3F2C68" w14:textId="77777777" w:rsidR="000603F0" w:rsidRPr="00AB63DA" w:rsidRDefault="000603F0" w:rsidP="00881822">
            <w:pPr>
              <w:pStyle w:val="TableBody-Narra"/>
              <w:rPr>
                <w:shd w:val="clear" w:color="auto" w:fill="FFFFFF"/>
              </w:rPr>
            </w:pPr>
            <w:r>
              <w:t>2,375</w:t>
            </w:r>
            <w:r w:rsidRPr="00AB63DA">
              <w:t xml:space="preserve"> ± </w:t>
            </w:r>
            <w:r>
              <w:t>3</w:t>
            </w:r>
            <w:r w:rsidRPr="00AB63DA">
              <w:t>.</w:t>
            </w:r>
            <w:r>
              <w:t>25</w:t>
            </w:r>
          </w:p>
        </w:tc>
        <w:tc>
          <w:tcPr>
            <w:tcW w:w="511" w:type="pct"/>
          </w:tcPr>
          <w:p w14:paraId="2E976ACC" w14:textId="77777777" w:rsidR="000603F0" w:rsidRPr="00AB63DA" w:rsidRDefault="000603F0" w:rsidP="00881822">
            <w:pPr>
              <w:pStyle w:val="TableBody-Narra"/>
            </w:pPr>
            <w:proofErr w:type="spellStart"/>
            <w:r w:rsidRPr="00AB63DA">
              <w:t>0.1</w:t>
            </w:r>
            <w:r>
              <w:t>23</w:t>
            </w:r>
            <w:r w:rsidRPr="00AB63DA">
              <w:rPr>
                <w:vertAlign w:val="superscript"/>
              </w:rPr>
              <w:t>b</w:t>
            </w:r>
            <w:proofErr w:type="spellEnd"/>
          </w:p>
        </w:tc>
      </w:tr>
      <w:tr w:rsidR="000603F0" w:rsidRPr="009D12A1" w14:paraId="1EB2F388" w14:textId="77777777" w:rsidTr="006E2E23">
        <w:tc>
          <w:tcPr>
            <w:tcW w:w="2300" w:type="pct"/>
          </w:tcPr>
          <w:p w14:paraId="5EC6E2EA" w14:textId="77777777" w:rsidR="000603F0" w:rsidRPr="00AB63DA" w:rsidRDefault="000603F0" w:rsidP="00881822">
            <w:pPr>
              <w:pStyle w:val="TableBody-Narra"/>
              <w:rPr>
                <w:lang w:eastAsia="ja-JP"/>
              </w:rPr>
            </w:pPr>
            <w:proofErr w:type="spellStart"/>
            <w:r>
              <w:rPr>
                <w:lang w:eastAsia="ja-JP"/>
              </w:rPr>
              <w:t>GHI</w:t>
            </w:r>
            <w:proofErr w:type="spellEnd"/>
          </w:p>
        </w:tc>
        <w:tc>
          <w:tcPr>
            <w:tcW w:w="2188" w:type="pct"/>
          </w:tcPr>
          <w:p w14:paraId="0EFC1B7B" w14:textId="77777777" w:rsidR="000603F0" w:rsidRPr="00AB63DA" w:rsidRDefault="000603F0" w:rsidP="00881822">
            <w:pPr>
              <w:pStyle w:val="TableBody-Narra"/>
              <w:rPr>
                <w:shd w:val="clear" w:color="auto" w:fill="FFFFFF"/>
              </w:rPr>
            </w:pPr>
            <w:r>
              <w:t>2,375</w:t>
            </w:r>
            <w:r w:rsidRPr="00AB63DA">
              <w:t xml:space="preserve"> ± </w:t>
            </w:r>
            <w:r>
              <w:t>3</w:t>
            </w:r>
            <w:r w:rsidRPr="00AB63DA">
              <w:t>.</w:t>
            </w:r>
            <w:r>
              <w:t>25</w:t>
            </w:r>
          </w:p>
        </w:tc>
        <w:tc>
          <w:tcPr>
            <w:tcW w:w="511" w:type="pct"/>
          </w:tcPr>
          <w:p w14:paraId="78B6FA73" w14:textId="77777777" w:rsidR="000603F0" w:rsidRPr="00AB63DA" w:rsidRDefault="000603F0" w:rsidP="00881822">
            <w:pPr>
              <w:pStyle w:val="TableBody-Narra"/>
            </w:pPr>
            <w:proofErr w:type="spellStart"/>
            <w:r w:rsidRPr="00AB63DA">
              <w:t>0.</w:t>
            </w:r>
            <w:r>
              <w:t>123</w:t>
            </w:r>
            <w:r w:rsidRPr="00AB63DA">
              <w:rPr>
                <w:vertAlign w:val="superscript"/>
              </w:rPr>
              <w:t>a</w:t>
            </w:r>
            <w:proofErr w:type="spellEnd"/>
          </w:p>
        </w:tc>
      </w:tr>
      <w:tr w:rsidR="000603F0" w:rsidRPr="009D12A1" w14:paraId="62D25CC4" w14:textId="77777777" w:rsidTr="006E2E23">
        <w:tc>
          <w:tcPr>
            <w:tcW w:w="2300" w:type="pct"/>
          </w:tcPr>
          <w:p w14:paraId="523575A8" w14:textId="77777777" w:rsidR="000603F0" w:rsidRPr="00AB63DA" w:rsidRDefault="000603F0" w:rsidP="00881822">
            <w:pPr>
              <w:pStyle w:val="TableBody-Narra"/>
              <w:rPr>
                <w:lang w:eastAsia="ja-JP"/>
              </w:rPr>
            </w:pPr>
            <w:r>
              <w:rPr>
                <w:lang w:eastAsia="ja-JP"/>
              </w:rPr>
              <w:t>JKL</w:t>
            </w:r>
          </w:p>
        </w:tc>
        <w:tc>
          <w:tcPr>
            <w:tcW w:w="2188" w:type="pct"/>
          </w:tcPr>
          <w:p w14:paraId="67EF9248" w14:textId="77777777" w:rsidR="000603F0" w:rsidRPr="00AB63DA" w:rsidRDefault="000603F0" w:rsidP="00881822">
            <w:pPr>
              <w:pStyle w:val="TableBody-Narra"/>
              <w:rPr>
                <w:shd w:val="clear" w:color="auto" w:fill="FFFFFF"/>
              </w:rPr>
            </w:pPr>
            <w:r>
              <w:t>2,375</w:t>
            </w:r>
            <w:r w:rsidRPr="00AB63DA">
              <w:t xml:space="preserve"> ± </w:t>
            </w:r>
            <w:r>
              <w:t>3</w:t>
            </w:r>
            <w:r w:rsidRPr="00AB63DA">
              <w:t>.</w:t>
            </w:r>
            <w:r>
              <w:t>25</w:t>
            </w:r>
          </w:p>
        </w:tc>
        <w:tc>
          <w:tcPr>
            <w:tcW w:w="511" w:type="pct"/>
          </w:tcPr>
          <w:p w14:paraId="6CCBD5B4" w14:textId="77777777" w:rsidR="000603F0" w:rsidRPr="00AB63DA" w:rsidRDefault="000603F0" w:rsidP="00881822">
            <w:pPr>
              <w:pStyle w:val="TableBody-Narra"/>
            </w:pPr>
            <w:proofErr w:type="spellStart"/>
            <w:proofErr w:type="gramStart"/>
            <w:r w:rsidRPr="00AB63DA">
              <w:t>0.</w:t>
            </w:r>
            <w:r>
              <w:t>123</w:t>
            </w:r>
            <w:r w:rsidRPr="00AB63DA">
              <w:rPr>
                <w:vertAlign w:val="superscript"/>
              </w:rPr>
              <w:t>b</w:t>
            </w:r>
            <w:proofErr w:type="spellEnd"/>
            <w:r w:rsidRPr="00AB63DA">
              <w:rPr>
                <w:vertAlign w:val="superscript"/>
              </w:rPr>
              <w:t>,</w:t>
            </w:r>
            <w:r w:rsidRPr="00AB63DA">
              <w:t>*</w:t>
            </w:r>
            <w:proofErr w:type="gramEnd"/>
          </w:p>
        </w:tc>
      </w:tr>
    </w:tbl>
    <w:p w14:paraId="3B3DA724" w14:textId="77777777" w:rsidR="000603F0" w:rsidRPr="00AB63DA" w:rsidRDefault="000603F0" w:rsidP="000603F0">
      <w:pPr>
        <w:pStyle w:val="Text1-Narra"/>
      </w:pPr>
      <w:proofErr w:type="gramStart"/>
      <w:r w:rsidRPr="00AB63DA">
        <w:rPr>
          <w:vertAlign w:val="superscript"/>
        </w:rPr>
        <w:t>a</w:t>
      </w:r>
      <w:proofErr w:type="gramEnd"/>
      <w:r w:rsidRPr="00AB63DA">
        <w:rPr>
          <w:vertAlign w:val="superscript"/>
        </w:rPr>
        <w:t xml:space="preserve"> </w:t>
      </w:r>
      <w:r w:rsidRPr="00AB63DA">
        <w:t xml:space="preserve">Analyzed using Mann-Whitney test </w:t>
      </w:r>
    </w:p>
    <w:p w14:paraId="4741E50C" w14:textId="77777777" w:rsidR="000603F0" w:rsidRPr="00AB63DA" w:rsidRDefault="000603F0" w:rsidP="000603F0">
      <w:pPr>
        <w:pStyle w:val="Text1-Narra"/>
      </w:pPr>
      <w:r w:rsidRPr="00AB63DA">
        <w:rPr>
          <w:vertAlign w:val="superscript"/>
        </w:rPr>
        <w:t>b</w:t>
      </w:r>
      <w:r w:rsidRPr="00AB63DA">
        <w:t xml:space="preserve"> Analyzed using Student </w:t>
      </w:r>
      <w:r w:rsidRPr="00AB63DA">
        <w:rPr>
          <w:i/>
          <w:iCs/>
        </w:rPr>
        <w:t>t</w:t>
      </w:r>
      <w:r w:rsidRPr="00AB63DA">
        <w:t>-test</w:t>
      </w:r>
    </w:p>
    <w:p w14:paraId="45FCD673" w14:textId="77777777" w:rsidR="000603F0" w:rsidRDefault="000603F0" w:rsidP="000603F0">
      <w:pPr>
        <w:pStyle w:val="Text1-Narra"/>
        <w:rPr>
          <w:lang w:val="en-ID"/>
        </w:rPr>
      </w:pPr>
      <w:r w:rsidRPr="00AB63DA">
        <w:t xml:space="preserve">*Statistically significant at </w:t>
      </w:r>
      <w:r w:rsidRPr="003123BC">
        <w:rPr>
          <w:i/>
          <w:iCs/>
        </w:rPr>
        <w:t>p</w:t>
      </w:r>
      <w:r w:rsidRPr="00AB63DA">
        <w:t>=0.05</w:t>
      </w:r>
    </w:p>
    <w:p w14:paraId="746EDEC1" w14:textId="77777777" w:rsidR="000603F0" w:rsidRPr="003854E5" w:rsidRDefault="000603F0" w:rsidP="000603F0">
      <w:pPr>
        <w:pStyle w:val="Text1-Narra"/>
        <w:rPr>
          <w:lang w:val="en-ID"/>
        </w:rPr>
      </w:pPr>
      <w:r w:rsidRPr="003854E5">
        <w:rPr>
          <w:noProof/>
          <w:lang w:val="en-ID"/>
        </w:rPr>
        <w:lastRenderedPageBreak/>
        <w:drawing>
          <wp:inline distT="0" distB="0" distL="0" distR="0" wp14:anchorId="174E5632" wp14:editId="334D7ACE">
            <wp:extent cx="5385435" cy="2397760"/>
            <wp:effectExtent l="0" t="0" r="5715" b="2540"/>
            <wp:docPr id="16591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86542" name=""/>
                    <pic:cNvPicPr/>
                  </pic:nvPicPr>
                  <pic:blipFill>
                    <a:blip r:embed="rId8"/>
                    <a:stretch>
                      <a:fillRect/>
                    </a:stretch>
                  </pic:blipFill>
                  <pic:spPr>
                    <a:xfrm>
                      <a:off x="0" y="0"/>
                      <a:ext cx="5385435" cy="2397760"/>
                    </a:xfrm>
                    <a:prstGeom prst="rect">
                      <a:avLst/>
                    </a:prstGeom>
                  </pic:spPr>
                </pic:pic>
              </a:graphicData>
            </a:graphic>
          </wp:inline>
        </w:drawing>
      </w:r>
    </w:p>
    <w:p w14:paraId="0D692C10" w14:textId="238DF7D6" w:rsidR="000603F0" w:rsidRDefault="000603F0" w:rsidP="000603F0">
      <w:pPr>
        <w:pStyle w:val="FigureCaption-Nara"/>
      </w:pPr>
      <w:r w:rsidRPr="00AA3AC7">
        <w:t xml:space="preserve">Figure 1. </w:t>
      </w:r>
      <w:r>
        <w:t>Cover of Narra J Vol. 3 No. 1 (2023) and affiliations of the contributing authors</w:t>
      </w:r>
      <w:r w:rsidRPr="00AA3AC7">
        <w:t>.</w:t>
      </w:r>
    </w:p>
    <w:p w14:paraId="080376C0" w14:textId="7A702CFF" w:rsidR="0072002A" w:rsidRPr="000D5A1E" w:rsidRDefault="0072002A" w:rsidP="005B5820">
      <w:pPr>
        <w:pStyle w:val="Heading1-Narra"/>
      </w:pPr>
      <w:r w:rsidRPr="000D5A1E">
        <w:t>Conclusion</w:t>
      </w:r>
    </w:p>
    <w:p w14:paraId="0BE80EA1" w14:textId="77777777" w:rsidR="0095720E" w:rsidRPr="00845981" w:rsidRDefault="0095720E" w:rsidP="0095720E">
      <w:pPr>
        <w:pStyle w:val="Text1-Narra"/>
        <w:rPr>
          <w:color w:val="806000"/>
          <w:sz w:val="21"/>
          <w:lang w:val="en-ID"/>
        </w:rPr>
      </w:pPr>
      <w:r w:rsidRPr="001D1659">
        <w:rPr>
          <w:rFonts w:eastAsia="Calibri Light"/>
        </w:rPr>
        <w:t xml:space="preserve">The main conclusions of the study should be stated briefly based on the results of the study. Please avoid </w:t>
      </w:r>
      <w:proofErr w:type="gramStart"/>
      <w:r w:rsidRPr="001D1659">
        <w:rPr>
          <w:rFonts w:eastAsia="Calibri Light"/>
        </w:rPr>
        <w:t>to cite</w:t>
      </w:r>
      <w:proofErr w:type="gramEnd"/>
      <w:r w:rsidRPr="001D1659">
        <w:rPr>
          <w:rFonts w:eastAsia="Calibri Light"/>
        </w:rPr>
        <w:t xml:space="preserve"> the previous study.</w:t>
      </w:r>
      <w:r w:rsidRPr="00FE0F16">
        <w:rPr>
          <w:rFonts w:eastAsia="Calibri Light"/>
        </w:rPr>
        <w:t xml:space="preserve"> </w:t>
      </w:r>
    </w:p>
    <w:p w14:paraId="6085E278" w14:textId="77777777" w:rsidR="0095720E" w:rsidRPr="00D64B0C" w:rsidRDefault="0095720E" w:rsidP="0095720E">
      <w:pPr>
        <w:pStyle w:val="DeclarationTitle-Narra"/>
      </w:pPr>
      <w:r w:rsidRPr="00D64B0C">
        <w:t xml:space="preserve">Ethics approval </w:t>
      </w:r>
    </w:p>
    <w:p w14:paraId="0B4E0757" w14:textId="77777777" w:rsidR="0095720E" w:rsidRDefault="0095720E" w:rsidP="0095720E">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Pr>
          <w:rFonts w:eastAsia="Calibri Light"/>
        </w:rPr>
        <w:t xml:space="preserve"> including the consent.</w:t>
      </w:r>
      <w:r w:rsidRPr="00B6180F">
        <w:rPr>
          <w:rFonts w:eastAsia="Calibri Light"/>
        </w:rPr>
        <w:t xml:space="preserve"> </w:t>
      </w:r>
      <w:r>
        <w:rPr>
          <w:rFonts w:eastAsia="Calibri Light"/>
        </w:rPr>
        <w:t xml:space="preserve">If not appropriat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Pr>
          <w:rFonts w:eastAsia="Calibri Light"/>
          <w:i/>
          <w:iCs/>
        </w:rPr>
        <w:t>”</w:t>
      </w:r>
    </w:p>
    <w:p w14:paraId="4B7C3DBE" w14:textId="77777777" w:rsidR="0095720E" w:rsidRPr="00D64B0C" w:rsidRDefault="0095720E" w:rsidP="0095720E">
      <w:pPr>
        <w:pStyle w:val="DeclarationTitle-Narra"/>
      </w:pPr>
      <w:r w:rsidRPr="00D64B0C">
        <w:t>Acknowledgments</w:t>
      </w:r>
    </w:p>
    <w:p w14:paraId="78597125" w14:textId="77777777" w:rsidR="0095720E" w:rsidRPr="00297511" w:rsidRDefault="0095720E" w:rsidP="0095720E">
      <w:pPr>
        <w:pStyle w:val="DeclarationText-Narra"/>
      </w:pPr>
      <w:r w:rsidRPr="003748A5">
        <w:t xml:space="preserve">Acknowledgements should be placed at the end of the article before the references. List here those individuals who provided help during the research such as providing language help, writing assistance or </w:t>
      </w:r>
      <w:proofErr w:type="gramStart"/>
      <w:r w:rsidRPr="003748A5">
        <w:t>proof reading</w:t>
      </w:r>
      <w:proofErr w:type="gramEnd"/>
      <w:r w:rsidRPr="003748A5">
        <w:t xml:space="preserve"> the article and others</w:t>
      </w:r>
      <w:r w:rsidRPr="00F433D5">
        <w:t>.</w:t>
      </w:r>
      <w:r w:rsidRPr="00297511">
        <w:t xml:space="preserve"> </w:t>
      </w:r>
    </w:p>
    <w:p w14:paraId="1A569174" w14:textId="77777777" w:rsidR="0095720E" w:rsidRDefault="0095720E" w:rsidP="0095720E">
      <w:pPr>
        <w:pStyle w:val="DeclarationTitle-Narra"/>
        <w:rPr>
          <w:rFonts w:eastAsia="Calibri Light"/>
        </w:rPr>
      </w:pPr>
      <w:r>
        <w:rPr>
          <w:rFonts w:eastAsia="Calibri Light"/>
        </w:rPr>
        <w:t>Competing interests</w:t>
      </w:r>
    </w:p>
    <w:p w14:paraId="0616D01B" w14:textId="77777777" w:rsidR="0095720E" w:rsidRDefault="0095720E" w:rsidP="0095720E">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Pr="00D64B0C">
        <w:rPr>
          <w:rFonts w:eastAsia="Calibri Light"/>
          <w:i/>
          <w:iCs/>
        </w:rPr>
        <w:t>All the authors declare that there are no conflicts of interest</w:t>
      </w:r>
      <w:r>
        <w:rPr>
          <w:rFonts w:eastAsia="Calibri Light"/>
          <w:i/>
          <w:iCs/>
        </w:rPr>
        <w:t>.</w:t>
      </w:r>
      <w:r w:rsidRPr="00B6180F">
        <w:rPr>
          <w:rFonts w:eastAsia="Calibri Light"/>
          <w:i/>
          <w:iCs/>
        </w:rPr>
        <w:t>”</w:t>
      </w:r>
      <w:r>
        <w:rPr>
          <w:rFonts w:eastAsia="Calibri Light"/>
        </w:rPr>
        <w:t xml:space="preserve"> </w:t>
      </w:r>
    </w:p>
    <w:p w14:paraId="343A61CB" w14:textId="77777777" w:rsidR="0095720E" w:rsidRDefault="0095720E" w:rsidP="0095720E">
      <w:pPr>
        <w:pStyle w:val="DeclarationTitle-Narra"/>
        <w:rPr>
          <w:rFonts w:eastAsia="Calibri Light"/>
        </w:rPr>
      </w:pPr>
      <w:r>
        <w:rPr>
          <w:rFonts w:eastAsia="Calibri Light"/>
        </w:rPr>
        <w:t>Funding</w:t>
      </w:r>
    </w:p>
    <w:p w14:paraId="3EC67540" w14:textId="77777777" w:rsidR="0095720E" w:rsidRDefault="0095720E" w:rsidP="0095720E">
      <w:pPr>
        <w:pStyle w:val="DeclarationText-Narra"/>
        <w:rPr>
          <w:i/>
          <w:iCs/>
        </w:rPr>
      </w:pPr>
      <w:r w:rsidRPr="00EE672F">
        <w:t xml:space="preserve">List funding sources in this standard way to facilitate compliance to funder's requirements. It is not necessary to include detailed descriptions </w:t>
      </w:r>
      <w:proofErr w:type="gramStart"/>
      <w:r w:rsidRPr="00EE672F">
        <w:t>on</w:t>
      </w:r>
      <w:proofErr w:type="gramEnd"/>
      <w:r w:rsidRPr="00EE672F">
        <w:t xml:space="preserve">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Pr="00D64B0C">
        <w:rPr>
          <w:i/>
          <w:iCs/>
        </w:rPr>
        <w:t>This study received no external funding</w:t>
      </w:r>
      <w:r w:rsidRPr="00EE672F">
        <w:rPr>
          <w:i/>
          <w:iCs/>
        </w:rPr>
        <w:t xml:space="preserve">.” </w:t>
      </w:r>
    </w:p>
    <w:p w14:paraId="5E8CDD2F" w14:textId="77777777" w:rsidR="0095720E" w:rsidRPr="0059546A" w:rsidRDefault="0095720E" w:rsidP="0095720E">
      <w:pPr>
        <w:pStyle w:val="DeclarationTitle-Narra"/>
      </w:pPr>
      <w:r w:rsidRPr="0059546A">
        <w:t xml:space="preserve">Underlying data </w:t>
      </w:r>
    </w:p>
    <w:p w14:paraId="298B27E3" w14:textId="5D0E321C" w:rsidR="000C764C" w:rsidRDefault="0095720E" w:rsidP="0095720E">
      <w:pPr>
        <w:pStyle w:val="Text2-Narra"/>
        <w:ind w:firstLine="0"/>
      </w:pPr>
      <w:r>
        <w:t>This can be written as: “</w:t>
      </w:r>
      <w:r w:rsidRPr="000F663A">
        <w:rPr>
          <w:i/>
          <w:iCs/>
        </w:rPr>
        <w:t>Derived data supporting the findings of this study are available from the corresponding author on request</w:t>
      </w:r>
      <w:r w:rsidRPr="0059546A">
        <w:t>.</w:t>
      </w:r>
      <w:r>
        <w:t>”</w:t>
      </w:r>
    </w:p>
    <w:p w14:paraId="757E1A76" w14:textId="77777777" w:rsidR="0088273B" w:rsidRDefault="0088273B" w:rsidP="0088273B">
      <w:pPr>
        <w:pStyle w:val="DeclarationTitle-Narra"/>
      </w:pPr>
      <w:r w:rsidRPr="00ED7B7B">
        <w:t>Declaration of artificial intelligence use</w:t>
      </w:r>
    </w:p>
    <w:p w14:paraId="01CA0606" w14:textId="77777777" w:rsidR="0088273B" w:rsidRPr="0045695C" w:rsidRDefault="0088273B" w:rsidP="0088273B">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45695C">
        <w:rPr>
          <w:rFonts w:ascii="Georgia" w:hAnsi="Georgia" w:cs="Arial"/>
          <w:i/>
          <w:iCs/>
          <w:color w:val="000000"/>
          <w:sz w:val="20"/>
          <w:szCs w:val="20"/>
          <w:lang w:val="en-US"/>
        </w:rPr>
        <w:t>“This study used artificial intelligence (AI) tools and methodologies in the following capacities</w:t>
      </w:r>
      <w:r w:rsidRPr="0045695C">
        <w:rPr>
          <w:rFonts w:ascii="Georgia" w:hAnsi="Georgia" w:cs="Arial"/>
          <w:color w:val="000000"/>
          <w:sz w:val="20"/>
          <w:szCs w:val="20"/>
          <w:lang w:val="en-US"/>
        </w:rPr>
        <w:t xml:space="preserve"> (</w:t>
      </w:r>
      <w:r w:rsidRPr="00840BA2">
        <w:rPr>
          <w:rStyle w:val="Text1-NarraChar"/>
          <w:b/>
          <w:bCs/>
          <w:sz w:val="20"/>
          <w:szCs w:val="20"/>
        </w:rPr>
        <w:t>CHOOSE &amp; EDIT AS APPROPRIATE</w:t>
      </w:r>
      <w:r w:rsidRPr="0045695C">
        <w:rPr>
          <w:rFonts w:ascii="Georgia" w:hAnsi="Georgia" w:cs="Arial"/>
          <w:color w:val="000000"/>
          <w:sz w:val="20"/>
          <w:szCs w:val="20"/>
          <w:lang w:val="en-US"/>
        </w:rPr>
        <w:t>):</w:t>
      </w:r>
    </w:p>
    <w:p w14:paraId="3E55D00C" w14:textId="77777777" w:rsidR="0088273B" w:rsidRPr="0045695C" w:rsidRDefault="0088273B" w:rsidP="0088273B">
      <w:pPr>
        <w:numPr>
          <w:ilvl w:val="0"/>
          <w:numId w:val="20"/>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lastRenderedPageBreak/>
        <w:t>Data analysis and modeling</w:t>
      </w:r>
      <w:r w:rsidRPr="0045695C">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7D1B3B38" w14:textId="77777777" w:rsidR="0088273B" w:rsidRPr="0045695C" w:rsidRDefault="0088273B" w:rsidP="0088273B">
      <w:pPr>
        <w:numPr>
          <w:ilvl w:val="0"/>
          <w:numId w:val="20"/>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Data preprocessing</w:t>
      </w:r>
      <w:r w:rsidRPr="0045695C">
        <w:rPr>
          <w:rFonts w:eastAsia="Times New Roman"/>
          <w:color w:val="000000"/>
        </w:rPr>
        <w:t>: AI-assisted techniques [state the technique(es)] were/was applied for data cleaning, feature selection, and transformation to prepare the dataset for analysis.</w:t>
      </w:r>
    </w:p>
    <w:p w14:paraId="18BBC28A" w14:textId="77777777" w:rsidR="0088273B" w:rsidRPr="0045695C" w:rsidRDefault="0088273B" w:rsidP="0088273B">
      <w:pPr>
        <w:numPr>
          <w:ilvl w:val="0"/>
          <w:numId w:val="20"/>
        </w:numPr>
        <w:tabs>
          <w:tab w:val="clear" w:pos="720"/>
        </w:tabs>
        <w:spacing w:before="100" w:beforeAutospacing="1" w:after="100" w:afterAutospacing="1" w:line="240" w:lineRule="auto"/>
        <w:ind w:left="900"/>
        <w:jc w:val="left"/>
        <w:rPr>
          <w:rFonts w:eastAsia="Times New Roman"/>
          <w:noProof/>
          <w:color w:val="000000"/>
        </w:rPr>
      </w:pPr>
      <w:r w:rsidRPr="0045695C">
        <w:rPr>
          <w:rFonts w:eastAsia="Times New Roman"/>
          <w:b/>
          <w:bCs/>
          <w:color w:val="000000"/>
        </w:rPr>
        <w:t>Visualization</w:t>
      </w:r>
      <w:r w:rsidRPr="0045695C">
        <w:rPr>
          <w:rFonts w:eastAsia="Times New Roman"/>
          <w:color w:val="000000"/>
        </w:rPr>
        <w:t>: AI tools, such as [e.g., Tableau, Matplotlib with AI extensions], were/was used for generating graphs, charts, and visual summaries.</w:t>
      </w:r>
    </w:p>
    <w:p w14:paraId="7622F0E3" w14:textId="77777777" w:rsidR="0088273B" w:rsidRPr="0045695C" w:rsidRDefault="0088273B" w:rsidP="0088273B">
      <w:pPr>
        <w:numPr>
          <w:ilvl w:val="0"/>
          <w:numId w:val="20"/>
        </w:numPr>
        <w:tabs>
          <w:tab w:val="clear" w:pos="720"/>
        </w:tabs>
        <w:spacing w:before="100" w:beforeAutospacing="1" w:after="0" w:line="240" w:lineRule="auto"/>
        <w:ind w:left="896" w:hanging="357"/>
        <w:jc w:val="left"/>
        <w:rPr>
          <w:rFonts w:eastAsia="Times New Roman"/>
          <w:color w:val="000000"/>
        </w:rPr>
      </w:pPr>
      <w:r w:rsidRPr="0045695C">
        <w:rPr>
          <w:rFonts w:eastAsia="Times New Roman"/>
          <w:b/>
          <w:bCs/>
          <w:color w:val="000000"/>
        </w:rPr>
        <w:t>Manuscript writing support</w:t>
      </w:r>
      <w:r w:rsidRPr="0045695C">
        <w:rPr>
          <w:rFonts w:eastAsia="Times New Roman"/>
          <w:color w:val="000000"/>
        </w:rPr>
        <w:t xml:space="preserve">: AI-based language models, such as [e.g., ChatGPT, </w:t>
      </w:r>
      <w:proofErr w:type="spellStart"/>
      <w:r w:rsidRPr="0045695C">
        <w:rPr>
          <w:rFonts w:eastAsia="Times New Roman"/>
          <w:color w:val="000000"/>
        </w:rPr>
        <w:t>Quillbot</w:t>
      </w:r>
      <w:proofErr w:type="spellEnd"/>
      <w:r w:rsidRPr="0045695C">
        <w:rPr>
          <w:rFonts w:eastAsia="Times New Roman"/>
          <w:color w:val="000000"/>
        </w:rPr>
        <w:t>], were/was employed to (</w:t>
      </w:r>
      <w:r w:rsidRPr="0045695C">
        <w:rPr>
          <w:rFonts w:eastAsia="Times New Roman"/>
          <w:b/>
          <w:bCs/>
          <w:color w:val="000000"/>
        </w:rPr>
        <w:t>CHOOSE AS APPROPRIATE</w:t>
      </w:r>
      <w:r w:rsidRPr="0045695C">
        <w:rPr>
          <w:rFonts w:eastAsia="Times New Roman"/>
          <w:color w:val="000000"/>
        </w:rPr>
        <w:t xml:space="preserve">): </w:t>
      </w:r>
    </w:p>
    <w:p w14:paraId="35801C9E" w14:textId="77777777" w:rsidR="0088273B" w:rsidRPr="0045695C" w:rsidRDefault="0088273B" w:rsidP="0088273B">
      <w:pPr>
        <w:pStyle w:val="ListParagraph"/>
        <w:numPr>
          <w:ilvl w:val="1"/>
          <w:numId w:val="21"/>
        </w:numPr>
        <w:spacing w:before="0" w:after="100" w:afterAutospacing="1" w:line="240" w:lineRule="auto"/>
        <w:jc w:val="left"/>
        <w:rPr>
          <w:rFonts w:eastAsia="Times New Roman"/>
          <w:color w:val="000000"/>
        </w:rPr>
      </w:pPr>
      <w:r w:rsidRPr="0045695C">
        <w:rPr>
          <w:rFonts w:eastAsia="Times New Roman"/>
          <w:color w:val="000000"/>
        </w:rPr>
        <w:t>Language refinement (improving grammar, sentence structure, and readability of the manuscript).</w:t>
      </w:r>
    </w:p>
    <w:p w14:paraId="0ED69F76" w14:textId="77777777" w:rsidR="0088273B" w:rsidRPr="0045695C" w:rsidRDefault="0088273B" w:rsidP="0088273B">
      <w:pPr>
        <w:pStyle w:val="ListParagraph"/>
        <w:numPr>
          <w:ilvl w:val="1"/>
          <w:numId w:val="21"/>
        </w:numPr>
        <w:spacing w:before="100" w:beforeAutospacing="1" w:after="100" w:afterAutospacing="1" w:line="240" w:lineRule="auto"/>
        <w:jc w:val="left"/>
        <w:rPr>
          <w:rFonts w:eastAsia="Times New Roman"/>
          <w:color w:val="000000"/>
        </w:rPr>
      </w:pPr>
      <w:r w:rsidRPr="0045695C">
        <w:rPr>
          <w:rFonts w:eastAsia="Times New Roman"/>
          <w:color w:val="000000"/>
        </w:rPr>
        <w:t>Content summarization (assisting in summarizing findings and conclusions in a concise manner).</w:t>
      </w:r>
    </w:p>
    <w:p w14:paraId="5AB01EF9" w14:textId="77777777" w:rsidR="0088273B" w:rsidRPr="0045695C" w:rsidRDefault="0088273B" w:rsidP="0088273B">
      <w:pPr>
        <w:pStyle w:val="ListParagraph"/>
        <w:numPr>
          <w:ilvl w:val="1"/>
          <w:numId w:val="21"/>
        </w:numPr>
        <w:spacing w:before="100" w:beforeAutospacing="1" w:after="100" w:afterAutospacing="1" w:line="240" w:lineRule="auto"/>
        <w:jc w:val="left"/>
        <w:rPr>
          <w:rFonts w:eastAsia="Times New Roman"/>
          <w:color w:val="000000"/>
        </w:rPr>
      </w:pPr>
      <w:r w:rsidRPr="0045695C">
        <w:rPr>
          <w:rFonts w:eastAsia="Times New Roman"/>
          <w:color w:val="000000"/>
        </w:rPr>
        <w:t>Technical writing assistance (providing suggestions for structuring complex technical descriptions more effectively)</w:t>
      </w:r>
    </w:p>
    <w:p w14:paraId="31A11DA2" w14:textId="77777777" w:rsidR="0088273B" w:rsidRPr="0045695C" w:rsidRDefault="0088273B" w:rsidP="0088273B">
      <w:pPr>
        <w:pStyle w:val="ListParagraph"/>
        <w:numPr>
          <w:ilvl w:val="1"/>
          <w:numId w:val="21"/>
        </w:numPr>
        <w:spacing w:before="100" w:beforeAutospacing="1" w:after="100" w:afterAutospacing="1" w:line="240" w:lineRule="auto"/>
        <w:ind w:left="1434" w:hanging="357"/>
        <w:jc w:val="left"/>
        <w:rPr>
          <w:rFonts w:eastAsia="Times New Roman"/>
          <w:noProof/>
          <w:color w:val="000000"/>
        </w:rPr>
      </w:pPr>
      <w:r w:rsidRPr="0045695C">
        <w:rPr>
          <w:rFonts w:eastAsia="Times New Roman"/>
          <w:color w:val="000000"/>
        </w:rPr>
        <w:t>G</w:t>
      </w:r>
      <w:r w:rsidRPr="0045695C">
        <w:rPr>
          <w:color w:val="000000"/>
        </w:rPr>
        <w:t>enerate scientific content, interpret data, and draw conclusions</w:t>
      </w:r>
    </w:p>
    <w:p w14:paraId="0CFAAE44" w14:textId="77777777" w:rsidR="0088273B" w:rsidRPr="0045695C" w:rsidRDefault="0088273B" w:rsidP="0088273B">
      <w:pPr>
        <w:pStyle w:val="ListParagraph"/>
        <w:numPr>
          <w:ilvl w:val="0"/>
          <w:numId w:val="20"/>
        </w:numPr>
        <w:tabs>
          <w:tab w:val="clear" w:pos="720"/>
        </w:tabs>
        <w:spacing w:before="100" w:beforeAutospacing="1" w:after="100" w:afterAutospacing="1" w:line="240" w:lineRule="auto"/>
        <w:ind w:left="896" w:hanging="357"/>
        <w:jc w:val="left"/>
        <w:rPr>
          <w:rFonts w:eastAsia="Times New Roman"/>
          <w:noProof/>
          <w:color w:val="000000"/>
        </w:rPr>
      </w:pPr>
      <w:r w:rsidRPr="0045695C">
        <w:rPr>
          <w:rFonts w:eastAsia="Times New Roman"/>
          <w:b/>
          <w:bCs/>
          <w:color w:val="000000"/>
        </w:rPr>
        <w:t xml:space="preserve">Simulation and </w:t>
      </w:r>
      <w:r>
        <w:rPr>
          <w:rFonts w:eastAsia="Times New Roman"/>
          <w:b/>
          <w:bCs/>
          <w:color w:val="000000"/>
        </w:rPr>
        <w:t>f</w:t>
      </w:r>
      <w:r w:rsidRPr="0045695C">
        <w:rPr>
          <w:rFonts w:eastAsia="Times New Roman"/>
          <w:b/>
          <w:bCs/>
          <w:color w:val="000000"/>
        </w:rPr>
        <w:t>orecasting</w:t>
      </w:r>
      <w:r w:rsidRPr="0045695C">
        <w:rPr>
          <w:rFonts w:eastAsia="Times New Roman"/>
          <w:color w:val="000000"/>
        </w:rPr>
        <w:t>: Predictive modelling and simulations were conducted using AI frameworks to validate research hypotheses.</w:t>
      </w:r>
    </w:p>
    <w:p w14:paraId="07FC1516" w14:textId="77777777" w:rsidR="0088273B" w:rsidRPr="0045695C" w:rsidRDefault="0088273B" w:rsidP="0088273B">
      <w:pPr>
        <w:spacing w:before="100" w:beforeAutospacing="1" w:after="100" w:afterAutospacing="1" w:line="240" w:lineRule="auto"/>
        <w:ind w:left="0"/>
        <w:jc w:val="left"/>
        <w:rPr>
          <w:rFonts w:eastAsia="Times New Roman" w:cs="Times New Roman"/>
          <w:b/>
          <w:bCs/>
          <w:color w:val="000000"/>
        </w:rPr>
      </w:pPr>
      <w:r w:rsidRPr="0045695C">
        <w:rPr>
          <w:rFonts w:eastAsia="Times New Roman" w:cs="Times New Roman"/>
          <w:b/>
          <w:bCs/>
          <w:color w:val="000000"/>
        </w:rPr>
        <w:t>PLUS</w:t>
      </w:r>
    </w:p>
    <w:p w14:paraId="6CC1B12D" w14:textId="77777777" w:rsidR="0088273B" w:rsidRPr="00840BA2" w:rsidRDefault="0088273B" w:rsidP="0088273B">
      <w:pPr>
        <w:spacing w:before="100" w:beforeAutospacing="1" w:after="100" w:afterAutospacing="1" w:line="240" w:lineRule="auto"/>
        <w:ind w:left="0"/>
        <w:jc w:val="left"/>
        <w:rPr>
          <w:rFonts w:eastAsia="Times New Roman" w:cs="Times New Roman"/>
          <w:color w:val="3B3838"/>
        </w:rPr>
      </w:pPr>
      <w:r w:rsidRPr="0045695C">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45695C">
        <w:rPr>
          <w:rFonts w:eastAsia="Times New Roman" w:cs="Times New Roman"/>
          <w:color w:val="000000"/>
        </w:rPr>
        <w:br/>
      </w:r>
      <w:r w:rsidRPr="0045695C">
        <w:rPr>
          <w:rFonts w:eastAsia="Times New Roman" w:cs="Times New Roman"/>
          <w:color w:val="44546A" w:themeColor="text2"/>
        </w:rPr>
        <w:br/>
      </w:r>
      <w:r w:rsidRPr="00840BA2">
        <w:rPr>
          <w:rFonts w:eastAsia="Times New Roman" w:cs="Times New Roman"/>
          <w:color w:val="3B3838"/>
        </w:rPr>
        <w:t xml:space="preserve">This declaration does not apply to the use of basic tools for checking grammar and spelling (such Grammarly), references (EndNote, Zotero, </w:t>
      </w:r>
      <w:proofErr w:type="spellStart"/>
      <w:r w:rsidRPr="00840BA2">
        <w:rPr>
          <w:rFonts w:eastAsia="Times New Roman" w:cs="Times New Roman"/>
          <w:color w:val="3B3838"/>
        </w:rPr>
        <w:t>etc</w:t>
      </w:r>
      <w:proofErr w:type="spellEnd"/>
      <w:r w:rsidRPr="00840BA2">
        <w:rPr>
          <w:rFonts w:eastAsia="Times New Roman" w:cs="Times New Roman"/>
          <w:color w:val="3B3838"/>
        </w:rPr>
        <w:t xml:space="preserve">), SPSS. </w:t>
      </w:r>
    </w:p>
    <w:p w14:paraId="5199AD46" w14:textId="5DB6F06D" w:rsidR="0088273B" w:rsidRPr="000D5A1E" w:rsidRDefault="0088273B" w:rsidP="00675BA8">
      <w:pPr>
        <w:pStyle w:val="Text2-Narra"/>
        <w:ind w:firstLine="0"/>
        <w:jc w:val="left"/>
      </w:pPr>
      <w:r w:rsidRPr="00840BA2">
        <w:rPr>
          <w:rStyle w:val="DeclarationText-NarraChar"/>
          <w:rFonts w:eastAsia="Calibri"/>
        </w:rPr>
        <w:t>If there is nothing to disclose</w:t>
      </w:r>
      <w:r>
        <w:rPr>
          <w:rStyle w:val="DeclarationText-NarraChar"/>
          <w:rFonts w:eastAsia="Calibri"/>
        </w:rPr>
        <w:t>:</w:t>
      </w:r>
      <w:r w:rsidRPr="0045695C">
        <w:rPr>
          <w:rStyle w:val="DeclarationText-NarraChar"/>
          <w:rFonts w:eastAsia="Calibri"/>
          <w:color w:val="44546A" w:themeColor="text2"/>
        </w:rPr>
        <w:t xml:space="preserve"> </w:t>
      </w:r>
      <w:r w:rsidRPr="0045695C">
        <w:rPr>
          <w:rStyle w:val="DeclarationText-NarraChar"/>
          <w:rFonts w:eastAsia="Calibri"/>
          <w:color w:val="44546A" w:themeColor="text2"/>
        </w:rPr>
        <w:br/>
      </w:r>
      <w:r w:rsidRPr="0045695C">
        <w:rPr>
          <w:color w:val="000000"/>
          <w:lang w:val="en-ID"/>
        </w:rPr>
        <w:br/>
      </w:r>
      <w:r w:rsidRPr="0045695C">
        <w:rPr>
          <w:i/>
          <w:iCs/>
          <w:color w:val="000000"/>
        </w:rPr>
        <w:t>We hereby confirm that no artificial intelligence (AI) tools or methodologies were utilized at any stage of this study, including during data collection, analysis, visualization, or manuscript preparation. All work presented in this study was conducted manually by the authors without the assistance of AI-based tools or systems.</w:t>
      </w:r>
    </w:p>
    <w:bookmarkEnd w:id="9"/>
    <w:p w14:paraId="27AE143E" w14:textId="20365FA8" w:rsidR="00F23A11" w:rsidRPr="000D5A1E" w:rsidRDefault="00F23A11" w:rsidP="008522A2">
      <w:pPr>
        <w:pStyle w:val="Heading1-Narra"/>
        <w:tabs>
          <w:tab w:val="left" w:pos="6167"/>
        </w:tabs>
        <w:rPr>
          <w:rFonts w:eastAsia="Calibri Light"/>
        </w:rPr>
      </w:pPr>
      <w:r w:rsidRPr="000D5A1E">
        <w:rPr>
          <w:rFonts w:eastAsia="Calibri Light"/>
        </w:rPr>
        <w:t>How to cite</w:t>
      </w:r>
      <w:r w:rsidR="008522A2" w:rsidRPr="000D5A1E">
        <w:rPr>
          <w:rFonts w:eastAsia="Calibri Light"/>
        </w:rPr>
        <w:tab/>
      </w:r>
    </w:p>
    <w:p w14:paraId="70592506" w14:textId="7258DFCB" w:rsidR="003D4DCB" w:rsidRPr="00831E1C" w:rsidRDefault="0095720E" w:rsidP="00F96E00">
      <w:pPr>
        <w:pStyle w:val="HowtoCite-Narra"/>
        <w:jc w:val="left"/>
        <w:rPr>
          <w:lang w:val="fi-FI"/>
        </w:rPr>
      </w:pPr>
      <w:bookmarkStart w:id="10" w:name="_Hlk125025792"/>
      <w:r w:rsidRPr="00A97ADD">
        <w:t xml:space="preserve">Author 1, Author 2, Author 3, </w:t>
      </w:r>
      <w:r w:rsidRPr="00A97ADD">
        <w:rPr>
          <w:i/>
          <w:iCs/>
        </w:rPr>
        <w:t>et al</w:t>
      </w:r>
      <w:r w:rsidRPr="00A97ADD">
        <w:t xml:space="preserve">. Title of original article. </w:t>
      </w:r>
      <w:r w:rsidRPr="008A6B81">
        <w:rPr>
          <w:lang w:val="fi-FI"/>
        </w:rPr>
        <w:t>Narra J 202</w:t>
      </w:r>
      <w:r w:rsidR="008A6B81" w:rsidRPr="008A6B81">
        <w:rPr>
          <w:lang w:val="fi-FI"/>
        </w:rPr>
        <w:t>5</w:t>
      </w:r>
      <w:r w:rsidRPr="008A6B81">
        <w:rPr>
          <w:lang w:val="fi-FI"/>
        </w:rPr>
        <w:t xml:space="preserve">; </w:t>
      </w:r>
      <w:r w:rsidR="008A6B81" w:rsidRPr="008A6B81">
        <w:rPr>
          <w:lang w:val="fi-FI"/>
        </w:rPr>
        <w:t>5</w:t>
      </w:r>
      <w:r w:rsidRPr="008A6B81">
        <w:rPr>
          <w:lang w:val="fi-FI"/>
        </w:rPr>
        <w:t xml:space="preserve"> (X): e[X] - </w:t>
      </w:r>
      <w:hyperlink r:id="rId9" w:history="1">
        <w:r w:rsidR="00F703A0" w:rsidRPr="00831E1C">
          <w:rPr>
            <w:lang w:val="fi-FI"/>
          </w:rPr>
          <w:t>http://doi.org/10.52225/narra.v5i[X].[X]</w:t>
        </w:r>
      </w:hyperlink>
      <w:r w:rsidRPr="00831E1C">
        <w:rPr>
          <w:lang w:val="fi-FI"/>
        </w:rPr>
        <w:t>.</w:t>
      </w:r>
      <w:r w:rsidR="003D4DCB" w:rsidRPr="00831E1C">
        <w:rPr>
          <w:lang w:val="fi-FI"/>
        </w:rPr>
        <w:t xml:space="preserve"> </w:t>
      </w:r>
    </w:p>
    <w:p w14:paraId="42E5C97E" w14:textId="3959BD3B" w:rsidR="00C07FC5" w:rsidRPr="000D5A1E" w:rsidRDefault="00F23A11" w:rsidP="00086B03">
      <w:pPr>
        <w:pStyle w:val="ReferencesTitle-Narra"/>
        <w:rPr>
          <w:lang w:val="pt-BR"/>
        </w:rPr>
      </w:pPr>
      <w:r w:rsidRPr="000D5A1E">
        <w:rPr>
          <w:lang w:val="pt-BR"/>
        </w:rPr>
        <w:t>References</w:t>
      </w:r>
      <w:bookmarkEnd w:id="10"/>
    </w:p>
    <w:p w14:paraId="7050BE10" w14:textId="77777777" w:rsidR="007E5251" w:rsidRPr="003F7129" w:rsidRDefault="00F056FA" w:rsidP="007E5251">
      <w:pPr>
        <w:pStyle w:val="ReferencesText-Narra"/>
        <w:rPr>
          <w:lang w:val="fi-FI"/>
        </w:rPr>
      </w:pPr>
      <w:r w:rsidRPr="000D5A1E">
        <w:rPr>
          <w:lang w:val="pt-BR"/>
        </w:rPr>
        <w:fldChar w:fldCharType="begin"/>
      </w:r>
      <w:r w:rsidRPr="007E5251">
        <w:rPr>
          <w:lang w:val="pt-BR"/>
        </w:rPr>
        <w:instrText xml:space="preserve"> ADDIN EN.REFLIST </w:instrText>
      </w:r>
      <w:r w:rsidRPr="000D5A1E">
        <w:rPr>
          <w:lang w:val="pt-BR"/>
        </w:rPr>
        <w:fldChar w:fldCharType="separate"/>
      </w:r>
      <w:r w:rsidR="007E5251" w:rsidRPr="003854E5">
        <w:t>1.</w:t>
      </w:r>
      <w:r w:rsidR="007E5251" w:rsidRPr="003854E5">
        <w:tab/>
        <w:t xml:space="preserve">Goddard M, Smith P. Equity of access to health care services: </w:t>
      </w:r>
      <w:r w:rsidR="007E5251">
        <w:t>T</w:t>
      </w:r>
      <w:r w:rsidR="007E5251" w:rsidRPr="003854E5">
        <w:t xml:space="preserve">heory and evidence from the UK. </w:t>
      </w:r>
      <w:r w:rsidR="007E5251" w:rsidRPr="003F7129">
        <w:rPr>
          <w:lang w:val="fi-FI"/>
        </w:rPr>
        <w:t>Soc Sci Med 2001;53(9):1149-1162.</w:t>
      </w:r>
    </w:p>
    <w:p w14:paraId="64985862" w14:textId="77777777" w:rsidR="007E5251" w:rsidRPr="003F7129" w:rsidRDefault="007E5251" w:rsidP="007E5251">
      <w:pPr>
        <w:pStyle w:val="ReferencesText-Narra"/>
        <w:rPr>
          <w:lang w:val="fi-FI"/>
        </w:rPr>
      </w:pPr>
      <w:r w:rsidRPr="003F7129">
        <w:rPr>
          <w:lang w:val="fi-FI"/>
        </w:rPr>
        <w:t>2.</w:t>
      </w:r>
      <w:r w:rsidRPr="003F7129">
        <w:rPr>
          <w:lang w:val="fi-FI"/>
        </w:rPr>
        <w:tab/>
        <w:t>Koji H, Tetsuya O, Susumu K</w:t>
      </w:r>
      <w:r w:rsidRPr="003F7129">
        <w:rPr>
          <w:i/>
          <w:lang w:val="fi-FI"/>
        </w:rPr>
        <w:t>, et al</w:t>
      </w:r>
      <w:r w:rsidRPr="003F7129">
        <w:rPr>
          <w:lang w:val="fi-FI"/>
        </w:rPr>
        <w:t xml:space="preserve">. </w:t>
      </w:r>
      <w:r w:rsidRPr="003854E5">
        <w:t xml:space="preserve">Examining sufficiency and equity in the geographic distribution of physicians in Japan: a longitudinal study. </w:t>
      </w:r>
      <w:r w:rsidRPr="003F7129">
        <w:rPr>
          <w:lang w:val="fi-FI"/>
        </w:rPr>
        <w:t>BMJ Open 2017;7(3):e013922.</w:t>
      </w:r>
    </w:p>
    <w:p w14:paraId="43838915" w14:textId="77777777" w:rsidR="007E5251" w:rsidRPr="003854E5" w:rsidRDefault="007E5251" w:rsidP="007E5251">
      <w:pPr>
        <w:pStyle w:val="ReferencesText-Narra"/>
      </w:pPr>
      <w:r w:rsidRPr="003F7129">
        <w:rPr>
          <w:lang w:val="fi-FI"/>
        </w:rPr>
        <w:t>3.</w:t>
      </w:r>
      <w:r w:rsidRPr="003F7129">
        <w:rPr>
          <w:lang w:val="fi-FI"/>
        </w:rPr>
        <w:tab/>
        <w:t>Lankila T, Laatikainen T, Wikström K</w:t>
      </w:r>
      <w:r w:rsidRPr="003F7129">
        <w:rPr>
          <w:i/>
          <w:lang w:val="fi-FI"/>
        </w:rPr>
        <w:t>, et al</w:t>
      </w:r>
      <w:r w:rsidRPr="003F7129">
        <w:rPr>
          <w:lang w:val="fi-FI"/>
        </w:rPr>
        <w:t xml:space="preserve">. </w:t>
      </w:r>
      <w:r w:rsidRPr="003854E5">
        <w:t>Association of travel time with mental health service use in primary health care according to contact type - a register-based study in Kainuu, Finland. BMC Health Serv Res 2022;22(1):1458.</w:t>
      </w:r>
    </w:p>
    <w:p w14:paraId="282ED088" w14:textId="77777777" w:rsidR="007E5251" w:rsidRPr="003854E5" w:rsidRDefault="007E5251" w:rsidP="007E5251">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7FAD6BAA" w14:textId="78B7E959" w:rsidR="00086B03" w:rsidRPr="00086B03" w:rsidRDefault="007E5251" w:rsidP="007E5251">
      <w:pPr>
        <w:pStyle w:val="ReferencesText-Narra"/>
        <w:rPr>
          <w:lang w:val="pt-BR"/>
        </w:rPr>
      </w:pPr>
      <w:r w:rsidRPr="00873595">
        <w:t>5.</w:t>
      </w:r>
      <w:r w:rsidRPr="00873595">
        <w:tab/>
        <w:t>Omrani-Khoo H, Lotfi F, Safari H</w:t>
      </w:r>
      <w:r w:rsidRPr="00873595">
        <w:rPr>
          <w:i/>
        </w:rPr>
        <w:t>, et al</w:t>
      </w:r>
      <w:r w:rsidRPr="00873595">
        <w:t xml:space="preserve">. </w:t>
      </w:r>
      <w:r w:rsidRPr="003854E5">
        <w:t>Equity in distribution of health care resources</w:t>
      </w:r>
      <w:r>
        <w:t>: A</w:t>
      </w:r>
      <w:r w:rsidRPr="003854E5">
        <w:t xml:space="preserve">ssessment of need and access, using three practical indicators. Iran </w:t>
      </w:r>
      <w:r>
        <w:t xml:space="preserve">J </w:t>
      </w:r>
      <w:r w:rsidRPr="003854E5">
        <w:t>Public Health 2013;42(11):1299-1308.</w:t>
      </w:r>
      <w:r w:rsidR="00F056FA" w:rsidRPr="000D5A1E">
        <w:rPr>
          <w:lang w:val="pt-BR"/>
        </w:rPr>
        <w:fldChar w:fldCharType="end"/>
      </w:r>
    </w:p>
    <w:sectPr w:rsidR="00086B03" w:rsidRPr="00086B03" w:rsidSect="00921CB3">
      <w:headerReference w:type="default" r:id="rId10"/>
      <w:footerReference w:type="default" r:id="rId11"/>
      <w:headerReference w:type="first" r:id="rId12"/>
      <w:footerReference w:type="first" r:id="rId13"/>
      <w:pgSz w:w="11906" w:h="16838"/>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542B1" w14:textId="77777777" w:rsidR="00FD405C" w:rsidRDefault="00FD405C">
      <w:pPr>
        <w:spacing w:before="0" w:after="0" w:line="240" w:lineRule="auto"/>
      </w:pPr>
      <w:r>
        <w:separator/>
      </w:r>
    </w:p>
  </w:endnote>
  <w:endnote w:type="continuationSeparator" w:id="0">
    <w:p w14:paraId="47E92D26" w14:textId="77777777" w:rsidR="00FD405C" w:rsidRDefault="00FD405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434E6" w14:textId="2E5E2E0D" w:rsidR="005A6E66" w:rsidRDefault="005A6E66" w:rsidP="005A6E66">
    <w:pPr>
      <w:pStyle w:val="Footer"/>
      <w:spacing w:before="240"/>
      <w:jc w:val="right"/>
    </w:pPr>
    <w:r>
      <w:t xml:space="preserve">Page </w:t>
    </w:r>
    <w:r>
      <w:fldChar w:fldCharType="begin"/>
    </w:r>
    <w:r>
      <w:instrText xml:space="preserve"> PAGE  \* Arabic  \* MERGEFORMAT </w:instrText>
    </w:r>
    <w:r>
      <w:fldChar w:fldCharType="separate"/>
    </w:r>
    <w:r>
      <w:t>2</w:t>
    </w:r>
    <w:r>
      <w:fldChar w:fldCharType="end"/>
    </w:r>
    <w:r>
      <w:t xml:space="preserve"> of </w:t>
    </w:r>
    <w:fldSimple w:instr=" NUMPAGES  \* Arabic  \* MERGEFORMAT ">
      <w:r>
        <w:t>20</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FC527" w14:textId="2E4460DF" w:rsidR="00EC5BF3" w:rsidRPr="0095720E" w:rsidRDefault="0095720E" w:rsidP="0095720E">
    <w:pPr>
      <w:pStyle w:val="NHistory"/>
      <w:ind w:hanging="1560"/>
    </w:pPr>
    <w:r>
      <w:rPr>
        <w:noProof/>
        <w:color w:val="767171"/>
      </w:rPr>
      <mc:AlternateContent>
        <mc:Choice Requires="wpg">
          <w:drawing>
            <wp:anchor distT="0" distB="0" distL="114300" distR="114300" simplePos="0" relativeHeight="251675136" behindDoc="0" locked="0" layoutInCell="1" allowOverlap="1" wp14:anchorId="4D755BF0" wp14:editId="7847AAAC">
              <wp:simplePos x="0" y="0"/>
              <wp:positionH relativeFrom="column">
                <wp:posOffset>-1454150</wp:posOffset>
              </wp:positionH>
              <wp:positionV relativeFrom="paragraph">
                <wp:posOffset>-1990774</wp:posOffset>
              </wp:positionV>
              <wp:extent cx="1274446" cy="1911668"/>
              <wp:effectExtent l="0" t="0" r="1905" b="0"/>
              <wp:wrapNone/>
              <wp:docPr id="6" name="Group 6"/>
              <wp:cNvGraphicFramePr/>
              <a:graphic xmlns:a="http://schemas.openxmlformats.org/drawingml/2006/main">
                <a:graphicData uri="http://schemas.microsoft.com/office/word/2010/wordprocessingGroup">
                  <wpg:wgp>
                    <wpg:cNvGrpSpPr/>
                    <wpg:grpSpPr>
                      <a:xfrm>
                        <a:off x="0" y="0"/>
                        <a:ext cx="1274446" cy="1911668"/>
                        <a:chOff x="0" y="0"/>
                        <a:chExt cx="1274446" cy="1911668"/>
                      </a:xfrm>
                    </wpg:grpSpPr>
                    <pic:pic xmlns:pic="http://schemas.openxmlformats.org/drawingml/2006/picture">
                      <pic:nvPicPr>
                        <pic:cNvPr id="23" name="Picture 23" descr="A qr code on a white background&#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463551" y="628649"/>
                          <a:ext cx="810895" cy="810895"/>
                        </a:xfrm>
                        <a:prstGeom prst="rect">
                          <a:avLst/>
                        </a:prstGeom>
                        <a:noFill/>
                        <a:ln>
                          <a:noFill/>
                        </a:ln>
                      </pic:spPr>
                    </pic:pic>
                    <wps:wsp>
                      <wps:cNvPr id="1997610564"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1605411" w14:textId="77777777" w:rsidR="0095720E" w:rsidRPr="00E00535" w:rsidRDefault="0095720E" w:rsidP="0095720E">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3785CB25" w14:textId="77777777" w:rsidR="0095720E" w:rsidRPr="00E00535" w:rsidRDefault="0095720E" w:rsidP="0095720E">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22CF2269" w14:textId="77777777" w:rsidR="0095720E" w:rsidRPr="00E00535" w:rsidRDefault="0095720E" w:rsidP="0095720E">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89203968"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476251" y="1530349"/>
                          <a:ext cx="774700" cy="271145"/>
                        </a:xfrm>
                        <a:prstGeom prst="rect">
                          <a:avLst/>
                        </a:prstGeom>
                      </pic:spPr>
                    </pic:pic>
                  </wpg:wgp>
                </a:graphicData>
              </a:graphic>
              <wp14:sizeRelH relativeFrom="margin">
                <wp14:pctWidth>0</wp14:pctWidth>
              </wp14:sizeRelH>
            </wp:anchor>
          </w:drawing>
        </mc:Choice>
        <mc:Fallback>
          <w:pict>
            <v:group w14:anchorId="4D755BF0" id="Group 6" o:spid="_x0000_s1031" style="position:absolute;left:0;text-align:left;margin-left:-114.5pt;margin-top:-156.75pt;width:100.35pt;height:150.55pt;z-index:251675136;mso-width-relative:margin" coordsize="12744,1911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2" type="#_x0000_t75" alt="A qr code on a white background&#10;&#10;Description automatically generated with medium confidence" style="position:absolute;left:4635;top:6286;width:8109;height:8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">
                <v:imagedata r:id="rId3" o:title="A qr code on a white background&#10;&#10;Description automatically generated with medium confidence"/>
                <o:lock v:ext="edit" aspectratio="f"/>
              </v:shape>
              <v:rect id="Rectangle 1" o:spid="_x0000_s1033"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" filled="f" stroked="f" strokeweight="1pt">
                <v:textbox>
                  <w:txbxContent>
                    <w:p w14:paraId="11605411" w14:textId="77777777" w:rsidR="0095720E" w:rsidRPr="00E00535" w:rsidRDefault="0095720E" w:rsidP="0095720E">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4 by the authors.</w:t>
                      </w:r>
                    </w:p>
                    <w:p w14:paraId="3785CB25" w14:textId="77777777" w:rsidR="0095720E" w:rsidRPr="00E00535" w:rsidRDefault="0095720E" w:rsidP="0095720E">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22CF2269" w14:textId="77777777" w:rsidR="0095720E" w:rsidRPr="00E00535" w:rsidRDefault="0095720E" w:rsidP="0095720E">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 id="Picture 1" o:spid="_x0000_s1034" type="#_x0000_t75" style="position:absolute;left:4762;top:15303;width:7747;height:2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">
                <v:imagedata r:id="rId4" o:title=""/>
              </v:shape>
            </v:group>
          </w:pict>
        </mc:Fallback>
      </mc:AlternateContent>
    </w:r>
    <w:r>
      <w:rPr>
        <w:color w:val="767171"/>
      </w:rPr>
      <w:t>Received: Month [X], 202</w:t>
    </w:r>
    <w:r w:rsidR="008A6B81">
      <w:rPr>
        <w:color w:val="767171"/>
      </w:rPr>
      <w:t>5</w:t>
    </w:r>
    <w:r>
      <w:rPr>
        <w:color w:val="767171"/>
      </w:rPr>
      <w:t xml:space="preserve"> - Accepted: Month [X], 202</w:t>
    </w:r>
    <w:r w:rsidR="008A6B81">
      <w:rPr>
        <w:color w:val="767171"/>
      </w:rPr>
      <w:t>5</w:t>
    </w:r>
    <w:r>
      <w:rPr>
        <w:color w:val="767171"/>
      </w:rPr>
      <w:t xml:space="preserve"> - Published online: Month [X], 202</w:t>
    </w:r>
    <w:r w:rsidR="008A6B81">
      <w:rPr>
        <w:color w:val="767171"/>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88C10" w14:textId="77777777" w:rsidR="00FD405C" w:rsidRDefault="00FD405C">
      <w:pPr>
        <w:spacing w:before="0" w:after="0" w:line="240" w:lineRule="auto"/>
      </w:pPr>
      <w:r>
        <w:separator/>
      </w:r>
    </w:p>
  </w:footnote>
  <w:footnote w:type="continuationSeparator" w:id="0">
    <w:p w14:paraId="28BA78AC" w14:textId="77777777" w:rsidR="00FD405C" w:rsidRDefault="00FD405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6A9598" w14:textId="35D7BB64" w:rsidR="002014D1" w:rsidRPr="0095720E" w:rsidRDefault="00226803" w:rsidP="003D4DCB">
    <w:pPr>
      <w:tabs>
        <w:tab w:val="right" w:pos="8481"/>
      </w:tabs>
      <w:ind w:hanging="1985"/>
      <w:jc w:val="right"/>
      <w:rPr>
        <w:sz w:val="18"/>
        <w:szCs w:val="18"/>
        <w:lang w:val="fi-FI"/>
      </w:rPr>
    </w:pPr>
    <w:r w:rsidRPr="009F40C2">
      <w:rPr>
        <w:noProof/>
        <w:sz w:val="18"/>
        <w:szCs w:val="18"/>
      </w:rPr>
      <mc:AlternateContent>
        <mc:Choice Requires="wps">
          <w:drawing>
            <wp:anchor distT="0" distB="0" distL="114300" distR="114300" simplePos="0" relativeHeight="251668992" behindDoc="0" locked="0" layoutInCell="1" allowOverlap="1" wp14:anchorId="29F9351E" wp14:editId="53AD4128">
              <wp:simplePos x="0" y="0"/>
              <wp:positionH relativeFrom="page">
                <wp:posOffset>-29845</wp:posOffset>
              </wp:positionH>
              <wp:positionV relativeFrom="page">
                <wp:posOffset>-28575</wp:posOffset>
              </wp:positionV>
              <wp:extent cx="388620" cy="232156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FFC000">
                          <a:lumMod val="50000"/>
                        </a:srgbClr>
                      </a:solidFill>
                      <a:ln w="12700" cap="flat" cmpd="sng" algn="ctr">
                        <a:noFill/>
                        <a:prstDash val="solid"/>
                        <a:miter lim="800000"/>
                      </a:ln>
                      <a:effectLst/>
                    </wps:spPr>
                    <wps:txbx>
                      <w:txbxContent>
                        <w:p w14:paraId="7760E755" w14:textId="77777777" w:rsidR="00226803" w:rsidRPr="00F96E00" w:rsidRDefault="00226803" w:rsidP="00226803">
                          <w:pPr>
                            <w:spacing w:before="0" w:after="0" w:line="240" w:lineRule="atLeast"/>
                            <w:ind w:left="0"/>
                            <w:jc w:val="center"/>
                            <w:rPr>
                              <w:rFonts w:ascii="Times New Roman" w:hAnsi="Times New Roman" w:cs="Times New Roman"/>
                              <w:color w:val="FFFFFF"/>
                              <w:sz w:val="22"/>
                              <w:szCs w:val="22"/>
                              <w:lang w:val="en-AU"/>
                            </w:rPr>
                          </w:pPr>
                          <w:r>
                            <w:rPr>
                              <w:rFonts w:ascii="Times New Roman" w:hAnsi="Times New Roman" w:cs="Times New Roman"/>
                              <w:color w:val="FFFFFF"/>
                              <w:sz w:val="22"/>
                              <w:szCs w:val="22"/>
                              <w:lang w:val="en-AU"/>
                            </w:rPr>
                            <w:t>Review Article</w:t>
                          </w: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2.35pt;margin-top:-2.25pt;width:30.6pt;height:182.8pt;flip:y;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" adj="-11796480,,5400" path="m,l323849,v35772,,64771,28999,64771,64771l388620,2321560,,2321560,,xe" fillcolor="#7f6000"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7760E755" w14:textId="77777777" w:rsidR="00226803" w:rsidRPr="00F96E00" w:rsidRDefault="00226803" w:rsidP="00226803">
                    <w:pPr>
                      <w:spacing w:before="0" w:after="0" w:line="240" w:lineRule="atLeast"/>
                      <w:ind w:left="0"/>
                      <w:jc w:val="center"/>
                      <w:rPr>
                        <w:rFonts w:ascii="Times New Roman" w:hAnsi="Times New Roman" w:cs="Times New Roman"/>
                        <w:color w:val="FFFFFF"/>
                        <w:sz w:val="22"/>
                        <w:szCs w:val="22"/>
                        <w:lang w:val="en-AU"/>
                      </w:rPr>
                    </w:pPr>
                    <w:r>
                      <w:rPr>
                        <w:rFonts w:ascii="Times New Roman" w:hAnsi="Times New Roman" w:cs="Times New Roman"/>
                        <w:color w:val="FFFFFF"/>
                        <w:sz w:val="22"/>
                        <w:szCs w:val="22"/>
                        <w:lang w:val="en-AU"/>
                      </w:rPr>
                      <w:t>Review Article</w:t>
                    </w: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22680F" w:rsidRPr="0022680F">
      <w:rPr>
        <w:rFonts w:ascii="Constantia" w:hAnsi="Constantia"/>
        <w:sz w:val="18"/>
        <w:szCs w:val="18"/>
      </w:rPr>
      <w:t xml:space="preserve"> </w:t>
    </w:r>
    <w:r w:rsidR="0022680F" w:rsidRPr="00115FD8">
      <w:rPr>
        <w:rFonts w:ascii="Constantia" w:hAnsi="Constantia"/>
        <w:sz w:val="18"/>
        <w:szCs w:val="18"/>
      </w:rPr>
      <w:t>Author et al. Narra J 202</w:t>
    </w:r>
    <w:r w:rsidR="008A6B81">
      <w:rPr>
        <w:rFonts w:ascii="Constantia" w:hAnsi="Constantia"/>
        <w:sz w:val="18"/>
        <w:szCs w:val="18"/>
      </w:rPr>
      <w:t>5</w:t>
    </w:r>
    <w:r w:rsidR="0022680F" w:rsidRPr="00115FD8">
      <w:rPr>
        <w:rFonts w:ascii="Constantia" w:hAnsi="Constantia"/>
        <w:sz w:val="18"/>
        <w:szCs w:val="18"/>
      </w:rPr>
      <w:t xml:space="preserve">; </w:t>
    </w:r>
    <w:r w:rsidR="008A6B81">
      <w:rPr>
        <w:rFonts w:ascii="Constantia" w:hAnsi="Constantia"/>
        <w:sz w:val="18"/>
        <w:szCs w:val="18"/>
      </w:rPr>
      <w:t>5</w:t>
    </w:r>
    <w:r w:rsidR="0022680F" w:rsidRPr="00115FD8">
      <w:rPr>
        <w:rFonts w:ascii="Constantia" w:hAnsi="Constantia"/>
        <w:sz w:val="18"/>
        <w:szCs w:val="18"/>
      </w:rPr>
      <w:t xml:space="preserve"> (X): e[X] - http://</w:t>
    </w:r>
    <w:proofErr w:type="spellStart"/>
    <w:r w:rsidR="0022680F" w:rsidRPr="00115FD8">
      <w:rPr>
        <w:rFonts w:ascii="Constantia" w:hAnsi="Constantia"/>
        <w:sz w:val="18"/>
        <w:szCs w:val="18"/>
      </w:rPr>
      <w:t>doi.org</w:t>
    </w:r>
    <w:proofErr w:type="spellEnd"/>
    <w:r w:rsidR="0022680F" w:rsidRPr="00115FD8">
      <w:rPr>
        <w:rFonts w:ascii="Constantia" w:hAnsi="Constantia"/>
        <w:sz w:val="18"/>
        <w:szCs w:val="18"/>
      </w:rPr>
      <w:t>/10.52225/</w:t>
    </w:r>
    <w:proofErr w:type="spellStart"/>
    <w:r w:rsidR="0022680F" w:rsidRPr="00115FD8">
      <w:rPr>
        <w:rFonts w:ascii="Constantia" w:hAnsi="Constantia"/>
        <w:sz w:val="18"/>
        <w:szCs w:val="18"/>
      </w:rPr>
      <w:t>narra.v</w:t>
    </w:r>
    <w:r w:rsidR="008A6B81">
      <w:rPr>
        <w:rFonts w:ascii="Constantia" w:hAnsi="Constantia"/>
        <w:sz w:val="18"/>
        <w:szCs w:val="18"/>
      </w:rPr>
      <w:t>5</w:t>
    </w:r>
    <w:r w:rsidR="0022680F" w:rsidRPr="00115FD8">
      <w:rPr>
        <w:rFonts w:ascii="Constantia" w:hAnsi="Constantia"/>
        <w:sz w:val="18"/>
        <w:szCs w:val="18"/>
      </w:rPr>
      <w:t>i</w:t>
    </w:r>
    <w:proofErr w:type="spellEnd"/>
    <w:r w:rsidR="0022680F" w:rsidRPr="00115FD8">
      <w:rPr>
        <w:rFonts w:ascii="Constantia" w:hAnsi="Constantia"/>
        <w:sz w:val="18"/>
        <w:szCs w:val="18"/>
      </w:rPr>
      <w:t>[X</w:t>
    </w:r>
    <w:proofErr w:type="gramStart"/>
    <w:r w:rsidR="0022680F" w:rsidRPr="00115FD8">
      <w:rPr>
        <w:rFonts w:ascii="Constantia" w:hAnsi="Constantia"/>
        <w:sz w:val="18"/>
        <w:szCs w:val="18"/>
      </w:rPr>
      <w:t>].[</w:t>
    </w:r>
    <w:proofErr w:type="gramEnd"/>
    <w:r w:rsidR="0022680F" w:rsidRPr="00115FD8">
      <w:rPr>
        <w:rFonts w:ascii="Constantia" w:hAnsi="Constantia"/>
        <w:sz w:val="18"/>
        <w:szCs w:val="18"/>
      </w:rPr>
      <w:t>X]</w:t>
    </w:r>
    <w:r w:rsidR="00370B98" w:rsidRPr="0095720E">
      <w:rPr>
        <w:sz w:val="18"/>
        <w:szCs w:val="18"/>
        <w:lang w:val="fi-F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5E1F93BF" w:rsidR="008C1C7A" w:rsidRDefault="008C1C7A">
    <w:pPr>
      <w:pStyle w:val="Header"/>
    </w:pPr>
    <w:r>
      <w:rPr>
        <w:noProof/>
      </w:rPr>
      <mc:AlternateContent>
        <mc:Choice Requires="wpg">
          <w:drawing>
            <wp:anchor distT="0" distB="0" distL="114300" distR="114300" simplePos="0" relativeHeight="251673088" behindDoc="0" locked="1" layoutInCell="1" allowOverlap="0" wp14:anchorId="78623746" wp14:editId="7CA6F454">
              <wp:simplePos x="0" y="0"/>
              <wp:positionH relativeFrom="page">
                <wp:posOffset>6109970</wp:posOffset>
              </wp:positionH>
              <wp:positionV relativeFrom="page">
                <wp:posOffset>223520</wp:posOffset>
              </wp:positionV>
              <wp:extent cx="1206000" cy="1281600"/>
              <wp:effectExtent l="0" t="0" r="0" b="0"/>
              <wp:wrapNone/>
              <wp:docPr id="1151232294" name="Group 1151232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6000" cy="1281600"/>
                        <a:chOff x="0" y="0"/>
                        <a:chExt cx="1206500" cy="1282890"/>
                      </a:xfrm>
                    </wpg:grpSpPr>
                    <pic:pic xmlns:pic="http://schemas.openxmlformats.org/drawingml/2006/picture">
                      <pic:nvPicPr>
                        <pic:cNvPr id="1801808666" name="Picture 8"/>
                        <pic:cNvPicPr>
                          <a:picLocks/>
                        </pic:cNvPicPr>
                      </pic:nvPicPr>
                      <pic:blipFill rotWithShape="1">
                        <a:blip r:embed="rId1"/>
                        <a:srcRect l="39219" t="76543" r="40052" b="6871"/>
                        <a:stretch/>
                      </pic:blipFill>
                      <pic:spPr bwMode="auto">
                        <a:xfrm>
                          <a:off x="0" y="0"/>
                          <a:ext cx="1035050" cy="998855"/>
                        </a:xfrm>
                        <a:prstGeom prst="rect">
                          <a:avLst/>
                        </a:prstGeom>
                        <a:ln>
                          <a:noFill/>
                        </a:ln>
                      </pic:spPr>
                    </pic:pic>
                    <wps:wsp>
                      <wps:cNvPr id="1801471188" name="Text Box 14"/>
                      <wps:cNvSpPr txBox="1">
                        <a:spLocks/>
                      </wps:cNvSpPr>
                      <wps:spPr>
                        <a:xfrm>
                          <a:off x="125730" y="742716"/>
                          <a:ext cx="1080770" cy="540174"/>
                        </a:xfrm>
                        <a:prstGeom prst="rect">
                          <a:avLst/>
                        </a:prstGeom>
                        <a:noFill/>
                        <a:ln w="6350">
                          <a:noFill/>
                        </a:ln>
                      </wps:spPr>
                      <wps:txb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623746" id="Group 1151232294" o:spid="_x0000_s1027" style="position:absolute;left:0;text-align:left;margin-left:481.1pt;margin-top:17.6pt;width:94.95pt;height:100.9pt;z-index:251673088;mso-position-horizontal-relative:page;mso-position-vertical-relative:page;mso-width-relative:margin;mso-height-relative:margin" coordsize="12065,128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10350;height:9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">
                <v:imagedata r:id="rId2" o:title="" croptop="50163f" cropbottom="4503f" cropleft="25703f" cropright="26248f"/>
                <o:lock v:ext="edit" aspectratio="f"/>
              </v:shape>
              <v:shapetype id="_x0000_t202" coordsize="21600,21600" o:spt="202" path="m,l,21600r21600,l21600,xe">
                <v:stroke joinstyle="miter"/>
                <v:path gradientshapeok="t" o:connecttype="rect"/>
              </v:shapetype>
              <v:shape id="Text Box 14" o:spid="_x0000_s1029" type="#_x0000_t202" style="position:absolute;left:1257;top:7427;width:10808;height:5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" filled="f" stroked="f" strokeweight=".5pt">
                <v:textbox>
                  <w:txbxContent>
                    <w:p w14:paraId="36E408B7" w14:textId="77777777" w:rsidR="008C1C7A" w:rsidRDefault="008C1C7A" w:rsidP="008C1C7A">
                      <w:pPr>
                        <w:spacing w:before="0" w:after="0" w:line="240" w:lineRule="auto"/>
                        <w:ind w:left="0"/>
                        <w:rPr>
                          <w:rFonts w:ascii="Angsana New" w:hAnsi="Angsana New" w:cs="Angsana New"/>
                          <w:sz w:val="56"/>
                          <w:szCs w:val="56"/>
                        </w:rPr>
                      </w:pPr>
                      <w:r>
                        <w:rPr>
                          <w:rFonts w:ascii="Angsana New" w:hAnsi="Angsana New" w:cs="Angsana New" w:hint="cs"/>
                          <w:sz w:val="56"/>
                          <w:szCs w:val="56"/>
                          <w:cs/>
                        </w:rPr>
                        <w:t xml:space="preserve">narra </w:t>
                      </w:r>
                      <w:r>
                        <w:rPr>
                          <w:rFonts w:ascii="Angsana New" w:hAnsi="Angsana New" w:cs="Angsana New"/>
                          <w:sz w:val="56"/>
                          <w:szCs w:val="56"/>
                        </w:rPr>
                        <w:t>j</w:t>
                      </w:r>
                    </w:p>
                    <w:p w14:paraId="652F35BC" w14:textId="77777777" w:rsidR="008C1C7A" w:rsidRDefault="008C1C7A" w:rsidP="008C1C7A">
                      <w:pPr>
                        <w:spacing w:before="0" w:after="0" w:line="240" w:lineRule="auto"/>
                        <w:ind w:left="0"/>
                        <w:rPr>
                          <w:rFonts w:ascii="Angsana New" w:hAnsi="Angsana New" w:cs="Angsana New"/>
                          <w:sz w:val="30"/>
                          <w:szCs w:val="30"/>
                        </w:rPr>
                      </w:pPr>
                    </w:p>
                  </w:txbxContent>
                </v:textbox>
              </v:shape>
              <w10:wrap anchorx="page" anchory="page"/>
              <w10:anchorlock/>
            </v:group>
          </w:pict>
        </mc:Fallback>
      </mc:AlternateContent>
    </w:r>
    <w:r>
      <w:rPr>
        <w:noProof/>
      </w:rPr>
      <mc:AlternateContent>
        <mc:Choice Requires="wps">
          <w:drawing>
            <wp:anchor distT="0" distB="0" distL="114300" distR="114300" simplePos="0" relativeHeight="251671040" behindDoc="0" locked="1" layoutInCell="1" allowOverlap="0" wp14:anchorId="05C0A7A7" wp14:editId="2A52F59F">
              <wp:simplePos x="0" y="0"/>
              <wp:positionH relativeFrom="page">
                <wp:posOffset>-2984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FFC000">
                          <a:lumMod val="50000"/>
                        </a:srgbClr>
                      </a:solidFill>
                      <a:ln w="12700" cap="flat" cmpd="sng" algn="ctr">
                        <a:noFill/>
                        <a:prstDash val="solid"/>
                        <a:miter lim="800000"/>
                      </a:ln>
                      <a:effectLst/>
                    </wps:spPr>
                    <wps:txbx>
                      <w:txbxContent>
                        <w:p w14:paraId="58D140A8" w14:textId="2AE43E09" w:rsidR="008C1C7A" w:rsidRPr="00F96E00" w:rsidRDefault="00F96E00" w:rsidP="008C1C7A">
                          <w:pPr>
                            <w:spacing w:before="0" w:after="0" w:line="240" w:lineRule="atLeast"/>
                            <w:ind w:left="0"/>
                            <w:jc w:val="center"/>
                            <w:rPr>
                              <w:rFonts w:ascii="Times New Roman" w:hAnsi="Times New Roman" w:cs="Times New Roman"/>
                              <w:color w:val="FFFFFF"/>
                              <w:sz w:val="22"/>
                              <w:szCs w:val="22"/>
                              <w:lang w:val="en-AU"/>
                            </w:rPr>
                          </w:pPr>
                          <w:r>
                            <w:rPr>
                              <w:rFonts w:ascii="Times New Roman" w:hAnsi="Times New Roman" w:cs="Times New Roman"/>
                              <w:color w:val="FFFFFF"/>
                              <w:sz w:val="22"/>
                              <w:szCs w:val="22"/>
                              <w:lang w:val="en-AU"/>
                            </w:rPr>
                            <w:t>Review Article</w:t>
                          </w: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30" style="position:absolute;left:0;text-align:left;margin-left:-2.35pt;margin-top:-2.25pt;width:30.6pt;height:182.8pt;flip:y;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" o:allowoverlap="f" adj="-11796480,,5400" path="m,l323849,v35772,,64771,28999,64771,64771l388620,2321560,,2321560,,xe" fillcolor="#7f6000"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8D140A8" w14:textId="2AE43E09" w:rsidR="008C1C7A" w:rsidRPr="00F96E00" w:rsidRDefault="00F96E00" w:rsidP="008C1C7A">
                    <w:pPr>
                      <w:spacing w:before="0" w:after="0" w:line="240" w:lineRule="atLeast"/>
                      <w:ind w:left="0"/>
                      <w:jc w:val="center"/>
                      <w:rPr>
                        <w:rFonts w:ascii="Times New Roman" w:hAnsi="Times New Roman" w:cs="Times New Roman"/>
                        <w:color w:val="FFFFFF"/>
                        <w:sz w:val="22"/>
                        <w:szCs w:val="22"/>
                        <w:lang w:val="en-AU"/>
                      </w:rPr>
                    </w:pPr>
                    <w:r>
                      <w:rPr>
                        <w:rFonts w:ascii="Times New Roman" w:hAnsi="Times New Roman" w:cs="Times New Roman"/>
                        <w:color w:val="FFFFFF"/>
                        <w:sz w:val="22"/>
                        <w:szCs w:val="22"/>
                        <w:lang w:val="en-AU"/>
                      </w:rPr>
                      <w:t>Review Article</w:t>
                    </w: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FD6DAF"/>
    <w:multiLevelType w:val="hybridMultilevel"/>
    <w:tmpl w:val="B8CCF77C"/>
    <w:lvl w:ilvl="0" w:tplc="1752EEE8">
      <w:start w:val="1"/>
      <w:numFmt w:val="decimal"/>
      <w:lvlText w:val="%1."/>
      <w:lvlJc w:val="left"/>
      <w:pPr>
        <w:ind w:left="-491" w:hanging="360"/>
      </w:pPr>
      <w:rPr>
        <w:rFonts w:hint="default"/>
      </w:rPr>
    </w:lvl>
    <w:lvl w:ilvl="1" w:tplc="0C090019" w:tentative="1">
      <w:start w:val="1"/>
      <w:numFmt w:val="lowerLetter"/>
      <w:lvlText w:val="%2."/>
      <w:lvlJc w:val="left"/>
      <w:pPr>
        <w:ind w:left="229" w:hanging="360"/>
      </w:pPr>
    </w:lvl>
    <w:lvl w:ilvl="2" w:tplc="0C09001B" w:tentative="1">
      <w:start w:val="1"/>
      <w:numFmt w:val="lowerRoman"/>
      <w:lvlText w:val="%3."/>
      <w:lvlJc w:val="right"/>
      <w:pPr>
        <w:ind w:left="949" w:hanging="180"/>
      </w:pPr>
    </w:lvl>
    <w:lvl w:ilvl="3" w:tplc="0C09000F" w:tentative="1">
      <w:start w:val="1"/>
      <w:numFmt w:val="decimal"/>
      <w:lvlText w:val="%4."/>
      <w:lvlJc w:val="left"/>
      <w:pPr>
        <w:ind w:left="1669" w:hanging="360"/>
      </w:pPr>
    </w:lvl>
    <w:lvl w:ilvl="4" w:tplc="0C090019" w:tentative="1">
      <w:start w:val="1"/>
      <w:numFmt w:val="lowerLetter"/>
      <w:lvlText w:val="%5."/>
      <w:lvlJc w:val="left"/>
      <w:pPr>
        <w:ind w:left="2389" w:hanging="360"/>
      </w:pPr>
    </w:lvl>
    <w:lvl w:ilvl="5" w:tplc="0C09001B" w:tentative="1">
      <w:start w:val="1"/>
      <w:numFmt w:val="lowerRoman"/>
      <w:lvlText w:val="%6."/>
      <w:lvlJc w:val="right"/>
      <w:pPr>
        <w:ind w:left="3109" w:hanging="180"/>
      </w:pPr>
    </w:lvl>
    <w:lvl w:ilvl="6" w:tplc="0C09000F" w:tentative="1">
      <w:start w:val="1"/>
      <w:numFmt w:val="decimal"/>
      <w:lvlText w:val="%7."/>
      <w:lvlJc w:val="left"/>
      <w:pPr>
        <w:ind w:left="3829" w:hanging="360"/>
      </w:pPr>
    </w:lvl>
    <w:lvl w:ilvl="7" w:tplc="0C090019" w:tentative="1">
      <w:start w:val="1"/>
      <w:numFmt w:val="lowerLetter"/>
      <w:lvlText w:val="%8."/>
      <w:lvlJc w:val="left"/>
      <w:pPr>
        <w:ind w:left="4549" w:hanging="360"/>
      </w:pPr>
    </w:lvl>
    <w:lvl w:ilvl="8" w:tplc="0C09001B" w:tentative="1">
      <w:start w:val="1"/>
      <w:numFmt w:val="lowerRoman"/>
      <w:lvlText w:val="%9."/>
      <w:lvlJc w:val="right"/>
      <w:pPr>
        <w:ind w:left="5269" w:hanging="180"/>
      </w:pPr>
    </w:lvl>
  </w:abstractNum>
  <w:abstractNum w:abstractNumId="11"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79068624">
    <w:abstractNumId w:val="19"/>
  </w:num>
  <w:num w:numId="2" w16cid:durableId="1837958018">
    <w:abstractNumId w:val="0"/>
  </w:num>
  <w:num w:numId="3" w16cid:durableId="1115947262">
    <w:abstractNumId w:val="8"/>
  </w:num>
  <w:num w:numId="4" w16cid:durableId="205870381">
    <w:abstractNumId w:val="14"/>
  </w:num>
  <w:num w:numId="5" w16cid:durableId="586958216">
    <w:abstractNumId w:val="7"/>
  </w:num>
  <w:num w:numId="6" w16cid:durableId="351614721">
    <w:abstractNumId w:val="15"/>
  </w:num>
  <w:num w:numId="7" w16cid:durableId="228158330">
    <w:abstractNumId w:val="11"/>
  </w:num>
  <w:num w:numId="8" w16cid:durableId="1334603985">
    <w:abstractNumId w:val="17"/>
  </w:num>
  <w:num w:numId="9" w16cid:durableId="2100641137">
    <w:abstractNumId w:val="16"/>
  </w:num>
  <w:num w:numId="10" w16cid:durableId="2057385457">
    <w:abstractNumId w:val="9"/>
  </w:num>
  <w:num w:numId="11" w16cid:durableId="1952317502">
    <w:abstractNumId w:val="4"/>
  </w:num>
  <w:num w:numId="12" w16cid:durableId="1873570140">
    <w:abstractNumId w:val="1"/>
  </w:num>
  <w:num w:numId="13" w16cid:durableId="1500995903">
    <w:abstractNumId w:val="6"/>
  </w:num>
  <w:num w:numId="14" w16cid:durableId="1514144496">
    <w:abstractNumId w:val="5"/>
  </w:num>
  <w:num w:numId="15" w16cid:durableId="381635120">
    <w:abstractNumId w:val="18"/>
  </w:num>
  <w:num w:numId="16" w16cid:durableId="1425225194">
    <w:abstractNumId w:val="3"/>
  </w:num>
  <w:num w:numId="17" w16cid:durableId="792481025">
    <w:abstractNumId w:val="2"/>
  </w:num>
  <w:num w:numId="18" w16cid:durableId="108548732">
    <w:abstractNumId w:val="20"/>
  </w:num>
  <w:num w:numId="19" w16cid:durableId="447244122">
    <w:abstractNumId w:val="10"/>
  </w:num>
  <w:num w:numId="20" w16cid:durableId="2090149213">
    <w:abstractNumId w:val="12"/>
  </w:num>
  <w:num w:numId="21" w16cid:durableId="16215229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wFiY0tjE0NTE0MTSyUdpeDU4uLM/DyQAiPzWgC/cJZdLQAAAA=="/>
    <w:docVar w:name="EN.InstantFormat" w:val="&lt;ENInstantFormat&gt;&lt;Enabled&gt;0&lt;/Enabled&gt;&lt;ScanUnformatted&gt;1&lt;/ScanUnformatted&gt;&lt;ScanChanges&gt;1&lt;/ScanChanges&gt;&lt;Suspended&gt;0&lt;/Suspended&gt;&lt;/ENInstantFormat&gt;"/>
    <w:docVar w:name="EN.Layout" w:val="&lt;ENLayout&gt;&lt;Style&gt;Narra J_2022&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20ae5vdtzpw9ewsswpadszztwft50vsfez&quot;&gt;156 library&lt;record-ids&gt;&lt;item&gt;1&lt;/item&gt;&lt;item&gt;3&lt;/item&gt;&lt;item&gt;5&lt;/item&gt;&lt;item&gt;6&lt;/item&gt;&lt;item&gt;7&lt;/item&gt;&lt;item&gt;9&lt;/item&gt;&lt;item&gt;10&lt;/item&gt;&lt;item&gt;12&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3&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B50ED2"/>
    <w:rsid w:val="FCF7A47F"/>
    <w:rsid w:val="00000642"/>
    <w:rsid w:val="00001679"/>
    <w:rsid w:val="000018D7"/>
    <w:rsid w:val="000056E0"/>
    <w:rsid w:val="0000692B"/>
    <w:rsid w:val="00007097"/>
    <w:rsid w:val="00007DEF"/>
    <w:rsid w:val="0001067C"/>
    <w:rsid w:val="00010CA1"/>
    <w:rsid w:val="0001190F"/>
    <w:rsid w:val="000124F9"/>
    <w:rsid w:val="00014D72"/>
    <w:rsid w:val="00015211"/>
    <w:rsid w:val="000158A9"/>
    <w:rsid w:val="00020134"/>
    <w:rsid w:val="00021441"/>
    <w:rsid w:val="00022481"/>
    <w:rsid w:val="00022D70"/>
    <w:rsid w:val="0002436D"/>
    <w:rsid w:val="00027224"/>
    <w:rsid w:val="000301A7"/>
    <w:rsid w:val="00031C34"/>
    <w:rsid w:val="00033908"/>
    <w:rsid w:val="0003762E"/>
    <w:rsid w:val="000415A1"/>
    <w:rsid w:val="000430BC"/>
    <w:rsid w:val="0004401B"/>
    <w:rsid w:val="00044AD5"/>
    <w:rsid w:val="00045F98"/>
    <w:rsid w:val="00046547"/>
    <w:rsid w:val="00046C52"/>
    <w:rsid w:val="00047AFF"/>
    <w:rsid w:val="00050E23"/>
    <w:rsid w:val="0005503D"/>
    <w:rsid w:val="000569FE"/>
    <w:rsid w:val="00057278"/>
    <w:rsid w:val="00057963"/>
    <w:rsid w:val="000600EC"/>
    <w:rsid w:val="000603F0"/>
    <w:rsid w:val="00060804"/>
    <w:rsid w:val="00060EDC"/>
    <w:rsid w:val="00061DE9"/>
    <w:rsid w:val="00063E97"/>
    <w:rsid w:val="000644F0"/>
    <w:rsid w:val="00064A7D"/>
    <w:rsid w:val="00070CFE"/>
    <w:rsid w:val="00072A11"/>
    <w:rsid w:val="00075604"/>
    <w:rsid w:val="00076CD7"/>
    <w:rsid w:val="0008114B"/>
    <w:rsid w:val="000821D1"/>
    <w:rsid w:val="00082910"/>
    <w:rsid w:val="00085D03"/>
    <w:rsid w:val="00085E9A"/>
    <w:rsid w:val="00086827"/>
    <w:rsid w:val="00086B03"/>
    <w:rsid w:val="00087C6A"/>
    <w:rsid w:val="00090D56"/>
    <w:rsid w:val="000915DF"/>
    <w:rsid w:val="00092B6A"/>
    <w:rsid w:val="00092E02"/>
    <w:rsid w:val="00092FBA"/>
    <w:rsid w:val="00093683"/>
    <w:rsid w:val="00093B90"/>
    <w:rsid w:val="0009411F"/>
    <w:rsid w:val="00096923"/>
    <w:rsid w:val="00096ADA"/>
    <w:rsid w:val="000976D6"/>
    <w:rsid w:val="000A04B1"/>
    <w:rsid w:val="000A0C70"/>
    <w:rsid w:val="000A19A0"/>
    <w:rsid w:val="000A3E9B"/>
    <w:rsid w:val="000A4855"/>
    <w:rsid w:val="000A5EF5"/>
    <w:rsid w:val="000A7766"/>
    <w:rsid w:val="000B1DE2"/>
    <w:rsid w:val="000B3851"/>
    <w:rsid w:val="000B679A"/>
    <w:rsid w:val="000B78AB"/>
    <w:rsid w:val="000C07D5"/>
    <w:rsid w:val="000C4D4E"/>
    <w:rsid w:val="000C5B17"/>
    <w:rsid w:val="000C6871"/>
    <w:rsid w:val="000C764C"/>
    <w:rsid w:val="000D1B0C"/>
    <w:rsid w:val="000D1E65"/>
    <w:rsid w:val="000D2AE1"/>
    <w:rsid w:val="000D5A1E"/>
    <w:rsid w:val="000D6DB6"/>
    <w:rsid w:val="000D765F"/>
    <w:rsid w:val="000E1420"/>
    <w:rsid w:val="000E2022"/>
    <w:rsid w:val="000E3DE2"/>
    <w:rsid w:val="000E4426"/>
    <w:rsid w:val="000E6666"/>
    <w:rsid w:val="000E6A3F"/>
    <w:rsid w:val="000E79DD"/>
    <w:rsid w:val="000E7B3F"/>
    <w:rsid w:val="000F3391"/>
    <w:rsid w:val="000F42B6"/>
    <w:rsid w:val="000F4EBD"/>
    <w:rsid w:val="001001E5"/>
    <w:rsid w:val="00102718"/>
    <w:rsid w:val="00103F21"/>
    <w:rsid w:val="00107FF0"/>
    <w:rsid w:val="00110F83"/>
    <w:rsid w:val="00117F85"/>
    <w:rsid w:val="001221C6"/>
    <w:rsid w:val="00124923"/>
    <w:rsid w:val="001250A2"/>
    <w:rsid w:val="00125474"/>
    <w:rsid w:val="00126AA6"/>
    <w:rsid w:val="0012789C"/>
    <w:rsid w:val="00130A93"/>
    <w:rsid w:val="00135B1F"/>
    <w:rsid w:val="00135EF3"/>
    <w:rsid w:val="0013608D"/>
    <w:rsid w:val="00136A4E"/>
    <w:rsid w:val="001424E4"/>
    <w:rsid w:val="0014499C"/>
    <w:rsid w:val="001464C7"/>
    <w:rsid w:val="0014797F"/>
    <w:rsid w:val="00147E4C"/>
    <w:rsid w:val="00150717"/>
    <w:rsid w:val="00150C9E"/>
    <w:rsid w:val="00150FC9"/>
    <w:rsid w:val="0015124F"/>
    <w:rsid w:val="00151DAA"/>
    <w:rsid w:val="00152C60"/>
    <w:rsid w:val="00153375"/>
    <w:rsid w:val="0015453A"/>
    <w:rsid w:val="00154A8D"/>
    <w:rsid w:val="001564CB"/>
    <w:rsid w:val="001567A0"/>
    <w:rsid w:val="00156DEE"/>
    <w:rsid w:val="00160E20"/>
    <w:rsid w:val="00161793"/>
    <w:rsid w:val="001620F5"/>
    <w:rsid w:val="00165F0E"/>
    <w:rsid w:val="00167969"/>
    <w:rsid w:val="00167C34"/>
    <w:rsid w:val="00167C83"/>
    <w:rsid w:val="00170BED"/>
    <w:rsid w:val="00170DC6"/>
    <w:rsid w:val="00170F26"/>
    <w:rsid w:val="0017210B"/>
    <w:rsid w:val="001729F3"/>
    <w:rsid w:val="00173478"/>
    <w:rsid w:val="00174A9F"/>
    <w:rsid w:val="0017585F"/>
    <w:rsid w:val="00175A93"/>
    <w:rsid w:val="00176936"/>
    <w:rsid w:val="00176B16"/>
    <w:rsid w:val="00177F17"/>
    <w:rsid w:val="00180150"/>
    <w:rsid w:val="00180985"/>
    <w:rsid w:val="00181381"/>
    <w:rsid w:val="0018225D"/>
    <w:rsid w:val="00182726"/>
    <w:rsid w:val="00182C4E"/>
    <w:rsid w:val="00184097"/>
    <w:rsid w:val="00184780"/>
    <w:rsid w:val="00185289"/>
    <w:rsid w:val="0019271C"/>
    <w:rsid w:val="00193858"/>
    <w:rsid w:val="001972C8"/>
    <w:rsid w:val="001A135A"/>
    <w:rsid w:val="001A479E"/>
    <w:rsid w:val="001A51F1"/>
    <w:rsid w:val="001A5DDD"/>
    <w:rsid w:val="001A6333"/>
    <w:rsid w:val="001A6B2F"/>
    <w:rsid w:val="001B21F1"/>
    <w:rsid w:val="001B4232"/>
    <w:rsid w:val="001B51EE"/>
    <w:rsid w:val="001B5336"/>
    <w:rsid w:val="001B5BC2"/>
    <w:rsid w:val="001B5D6B"/>
    <w:rsid w:val="001B6173"/>
    <w:rsid w:val="001B6537"/>
    <w:rsid w:val="001B76DF"/>
    <w:rsid w:val="001C32E9"/>
    <w:rsid w:val="001C32EB"/>
    <w:rsid w:val="001C4FAE"/>
    <w:rsid w:val="001C5707"/>
    <w:rsid w:val="001C6AF0"/>
    <w:rsid w:val="001C781B"/>
    <w:rsid w:val="001C7C31"/>
    <w:rsid w:val="001D0B45"/>
    <w:rsid w:val="001D1639"/>
    <w:rsid w:val="001D1659"/>
    <w:rsid w:val="001D1A20"/>
    <w:rsid w:val="001D1F8D"/>
    <w:rsid w:val="001D30D8"/>
    <w:rsid w:val="001D3E6B"/>
    <w:rsid w:val="001D403E"/>
    <w:rsid w:val="001D5DF9"/>
    <w:rsid w:val="001D6F52"/>
    <w:rsid w:val="001E38E2"/>
    <w:rsid w:val="001E3EA4"/>
    <w:rsid w:val="001E4EED"/>
    <w:rsid w:val="001E50AC"/>
    <w:rsid w:val="001E54E0"/>
    <w:rsid w:val="001E6A20"/>
    <w:rsid w:val="001F6A06"/>
    <w:rsid w:val="001F7F17"/>
    <w:rsid w:val="00200391"/>
    <w:rsid w:val="002014D1"/>
    <w:rsid w:val="00211FD6"/>
    <w:rsid w:val="002131FD"/>
    <w:rsid w:val="002152CD"/>
    <w:rsid w:val="00215DDF"/>
    <w:rsid w:val="002160CB"/>
    <w:rsid w:val="002161D3"/>
    <w:rsid w:val="002170B5"/>
    <w:rsid w:val="00220583"/>
    <w:rsid w:val="0022080E"/>
    <w:rsid w:val="002232A8"/>
    <w:rsid w:val="002240C7"/>
    <w:rsid w:val="002259AA"/>
    <w:rsid w:val="002261B9"/>
    <w:rsid w:val="00226803"/>
    <w:rsid w:val="0022680F"/>
    <w:rsid w:val="002274EF"/>
    <w:rsid w:val="002300A4"/>
    <w:rsid w:val="00230270"/>
    <w:rsid w:val="0023334B"/>
    <w:rsid w:val="00235608"/>
    <w:rsid w:val="00237378"/>
    <w:rsid w:val="00237F24"/>
    <w:rsid w:val="00240D5A"/>
    <w:rsid w:val="00241B49"/>
    <w:rsid w:val="00241C8B"/>
    <w:rsid w:val="00242953"/>
    <w:rsid w:val="00244824"/>
    <w:rsid w:val="00244C19"/>
    <w:rsid w:val="0024745D"/>
    <w:rsid w:val="00251B18"/>
    <w:rsid w:val="00253F94"/>
    <w:rsid w:val="002542BE"/>
    <w:rsid w:val="00255972"/>
    <w:rsid w:val="002573A0"/>
    <w:rsid w:val="002575BD"/>
    <w:rsid w:val="00260DFD"/>
    <w:rsid w:val="00261878"/>
    <w:rsid w:val="00262BC1"/>
    <w:rsid w:val="0026505F"/>
    <w:rsid w:val="00265AE8"/>
    <w:rsid w:val="00267030"/>
    <w:rsid w:val="002670C2"/>
    <w:rsid w:val="002701B3"/>
    <w:rsid w:val="002705D9"/>
    <w:rsid w:val="002714CF"/>
    <w:rsid w:val="00271F27"/>
    <w:rsid w:val="002739ED"/>
    <w:rsid w:val="0027472E"/>
    <w:rsid w:val="002753B5"/>
    <w:rsid w:val="002757FC"/>
    <w:rsid w:val="002771A2"/>
    <w:rsid w:val="0027764D"/>
    <w:rsid w:val="00277FD2"/>
    <w:rsid w:val="002800CB"/>
    <w:rsid w:val="00280E68"/>
    <w:rsid w:val="0028137D"/>
    <w:rsid w:val="00282478"/>
    <w:rsid w:val="00283988"/>
    <w:rsid w:val="00283A1B"/>
    <w:rsid w:val="002848C9"/>
    <w:rsid w:val="00285434"/>
    <w:rsid w:val="002854B2"/>
    <w:rsid w:val="00285679"/>
    <w:rsid w:val="00286425"/>
    <w:rsid w:val="00286A68"/>
    <w:rsid w:val="002902BA"/>
    <w:rsid w:val="00290CF6"/>
    <w:rsid w:val="00290D50"/>
    <w:rsid w:val="00291B2F"/>
    <w:rsid w:val="00291D2D"/>
    <w:rsid w:val="00293B95"/>
    <w:rsid w:val="00294A8A"/>
    <w:rsid w:val="00294E86"/>
    <w:rsid w:val="00295D29"/>
    <w:rsid w:val="00297511"/>
    <w:rsid w:val="002A040F"/>
    <w:rsid w:val="002A04A6"/>
    <w:rsid w:val="002A29F3"/>
    <w:rsid w:val="002A5A4E"/>
    <w:rsid w:val="002A71B3"/>
    <w:rsid w:val="002A7378"/>
    <w:rsid w:val="002B0270"/>
    <w:rsid w:val="002B0BB3"/>
    <w:rsid w:val="002B15B0"/>
    <w:rsid w:val="002B2867"/>
    <w:rsid w:val="002B28CC"/>
    <w:rsid w:val="002B77CF"/>
    <w:rsid w:val="002C244F"/>
    <w:rsid w:val="002C264C"/>
    <w:rsid w:val="002C28DD"/>
    <w:rsid w:val="002C3CEE"/>
    <w:rsid w:val="002C5541"/>
    <w:rsid w:val="002C56BB"/>
    <w:rsid w:val="002D0165"/>
    <w:rsid w:val="002D0433"/>
    <w:rsid w:val="002D05A2"/>
    <w:rsid w:val="002D41AB"/>
    <w:rsid w:val="002D4988"/>
    <w:rsid w:val="002D52D8"/>
    <w:rsid w:val="002D573C"/>
    <w:rsid w:val="002D7605"/>
    <w:rsid w:val="002D7734"/>
    <w:rsid w:val="002E4104"/>
    <w:rsid w:val="002E4780"/>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3C4C"/>
    <w:rsid w:val="0030553F"/>
    <w:rsid w:val="00310948"/>
    <w:rsid w:val="003111C8"/>
    <w:rsid w:val="00312718"/>
    <w:rsid w:val="003135C1"/>
    <w:rsid w:val="00314749"/>
    <w:rsid w:val="003160DF"/>
    <w:rsid w:val="00317F36"/>
    <w:rsid w:val="00321432"/>
    <w:rsid w:val="00321599"/>
    <w:rsid w:val="003228C8"/>
    <w:rsid w:val="00325542"/>
    <w:rsid w:val="00326A6E"/>
    <w:rsid w:val="00326E11"/>
    <w:rsid w:val="003277E4"/>
    <w:rsid w:val="00327C2A"/>
    <w:rsid w:val="00327F66"/>
    <w:rsid w:val="00330E97"/>
    <w:rsid w:val="003310FC"/>
    <w:rsid w:val="00331D85"/>
    <w:rsid w:val="00333F59"/>
    <w:rsid w:val="00334275"/>
    <w:rsid w:val="00335962"/>
    <w:rsid w:val="0033734D"/>
    <w:rsid w:val="003400C2"/>
    <w:rsid w:val="00340E43"/>
    <w:rsid w:val="003420A9"/>
    <w:rsid w:val="00342495"/>
    <w:rsid w:val="00346A27"/>
    <w:rsid w:val="00347D11"/>
    <w:rsid w:val="00352127"/>
    <w:rsid w:val="003527CC"/>
    <w:rsid w:val="00353FB3"/>
    <w:rsid w:val="00355762"/>
    <w:rsid w:val="00356AF3"/>
    <w:rsid w:val="00356F0C"/>
    <w:rsid w:val="0035770F"/>
    <w:rsid w:val="00360D7F"/>
    <w:rsid w:val="003621FE"/>
    <w:rsid w:val="003632BB"/>
    <w:rsid w:val="003637EB"/>
    <w:rsid w:val="00364497"/>
    <w:rsid w:val="003646C9"/>
    <w:rsid w:val="00364BCD"/>
    <w:rsid w:val="00367547"/>
    <w:rsid w:val="003703DA"/>
    <w:rsid w:val="00370B98"/>
    <w:rsid w:val="0037194E"/>
    <w:rsid w:val="00372471"/>
    <w:rsid w:val="00372B0F"/>
    <w:rsid w:val="00373E83"/>
    <w:rsid w:val="0037478C"/>
    <w:rsid w:val="003748A5"/>
    <w:rsid w:val="00375B5B"/>
    <w:rsid w:val="00377592"/>
    <w:rsid w:val="00381D7B"/>
    <w:rsid w:val="00381F21"/>
    <w:rsid w:val="00383058"/>
    <w:rsid w:val="00383471"/>
    <w:rsid w:val="003854E5"/>
    <w:rsid w:val="00386161"/>
    <w:rsid w:val="00386CC6"/>
    <w:rsid w:val="0038793A"/>
    <w:rsid w:val="003913D1"/>
    <w:rsid w:val="00391A3B"/>
    <w:rsid w:val="003926C6"/>
    <w:rsid w:val="003927E6"/>
    <w:rsid w:val="00392C5F"/>
    <w:rsid w:val="00392F83"/>
    <w:rsid w:val="003A0039"/>
    <w:rsid w:val="003A0A0B"/>
    <w:rsid w:val="003A1CF7"/>
    <w:rsid w:val="003A274C"/>
    <w:rsid w:val="003A2805"/>
    <w:rsid w:val="003A4D21"/>
    <w:rsid w:val="003A63D3"/>
    <w:rsid w:val="003A66A2"/>
    <w:rsid w:val="003A68AD"/>
    <w:rsid w:val="003A7A83"/>
    <w:rsid w:val="003B0C1E"/>
    <w:rsid w:val="003B1EDD"/>
    <w:rsid w:val="003B1FFE"/>
    <w:rsid w:val="003B2DAB"/>
    <w:rsid w:val="003B2ED1"/>
    <w:rsid w:val="003B4669"/>
    <w:rsid w:val="003B5BB4"/>
    <w:rsid w:val="003B63A7"/>
    <w:rsid w:val="003B74E1"/>
    <w:rsid w:val="003C4ADB"/>
    <w:rsid w:val="003C5271"/>
    <w:rsid w:val="003C59A3"/>
    <w:rsid w:val="003C5F16"/>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C31"/>
    <w:rsid w:val="003E6CBD"/>
    <w:rsid w:val="003E6D70"/>
    <w:rsid w:val="003E781D"/>
    <w:rsid w:val="003E7822"/>
    <w:rsid w:val="003F18B7"/>
    <w:rsid w:val="003F26DC"/>
    <w:rsid w:val="003F69B0"/>
    <w:rsid w:val="003F6F2D"/>
    <w:rsid w:val="003F797B"/>
    <w:rsid w:val="00403661"/>
    <w:rsid w:val="00403C73"/>
    <w:rsid w:val="0040571D"/>
    <w:rsid w:val="0040588E"/>
    <w:rsid w:val="00406405"/>
    <w:rsid w:val="00407CD6"/>
    <w:rsid w:val="00410849"/>
    <w:rsid w:val="004108C4"/>
    <w:rsid w:val="004116AA"/>
    <w:rsid w:val="00412449"/>
    <w:rsid w:val="00412892"/>
    <w:rsid w:val="0041467F"/>
    <w:rsid w:val="00414EA0"/>
    <w:rsid w:val="004159D9"/>
    <w:rsid w:val="00417001"/>
    <w:rsid w:val="00417733"/>
    <w:rsid w:val="00420A05"/>
    <w:rsid w:val="00421A6D"/>
    <w:rsid w:val="00423139"/>
    <w:rsid w:val="00423241"/>
    <w:rsid w:val="0042333F"/>
    <w:rsid w:val="00423355"/>
    <w:rsid w:val="00424124"/>
    <w:rsid w:val="004248C2"/>
    <w:rsid w:val="00426027"/>
    <w:rsid w:val="00430256"/>
    <w:rsid w:val="00430BEB"/>
    <w:rsid w:val="004322C3"/>
    <w:rsid w:val="00433056"/>
    <w:rsid w:val="00433370"/>
    <w:rsid w:val="004356D6"/>
    <w:rsid w:val="00435D5B"/>
    <w:rsid w:val="0043615A"/>
    <w:rsid w:val="004409F8"/>
    <w:rsid w:val="00441A39"/>
    <w:rsid w:val="00442492"/>
    <w:rsid w:val="004432B3"/>
    <w:rsid w:val="004456EC"/>
    <w:rsid w:val="0044599D"/>
    <w:rsid w:val="00446923"/>
    <w:rsid w:val="00450C61"/>
    <w:rsid w:val="00451FE7"/>
    <w:rsid w:val="00452443"/>
    <w:rsid w:val="004534EA"/>
    <w:rsid w:val="0045489C"/>
    <w:rsid w:val="00455B9D"/>
    <w:rsid w:val="00457F5F"/>
    <w:rsid w:val="0046086A"/>
    <w:rsid w:val="00460DEB"/>
    <w:rsid w:val="00460E44"/>
    <w:rsid w:val="004614F3"/>
    <w:rsid w:val="00461F3D"/>
    <w:rsid w:val="00463A98"/>
    <w:rsid w:val="00464008"/>
    <w:rsid w:val="004640B9"/>
    <w:rsid w:val="0046506E"/>
    <w:rsid w:val="00465554"/>
    <w:rsid w:val="00466E1F"/>
    <w:rsid w:val="004672DD"/>
    <w:rsid w:val="00470E2A"/>
    <w:rsid w:val="00472195"/>
    <w:rsid w:val="00472FEC"/>
    <w:rsid w:val="00473116"/>
    <w:rsid w:val="00475026"/>
    <w:rsid w:val="004751F8"/>
    <w:rsid w:val="0047563D"/>
    <w:rsid w:val="00475D87"/>
    <w:rsid w:val="004764A6"/>
    <w:rsid w:val="00477084"/>
    <w:rsid w:val="00477E10"/>
    <w:rsid w:val="0048113C"/>
    <w:rsid w:val="00483303"/>
    <w:rsid w:val="00483E8E"/>
    <w:rsid w:val="00483F9D"/>
    <w:rsid w:val="004849F9"/>
    <w:rsid w:val="00490532"/>
    <w:rsid w:val="00490A57"/>
    <w:rsid w:val="0049265A"/>
    <w:rsid w:val="00493E39"/>
    <w:rsid w:val="00494114"/>
    <w:rsid w:val="00494CC2"/>
    <w:rsid w:val="0049546E"/>
    <w:rsid w:val="00496028"/>
    <w:rsid w:val="00496030"/>
    <w:rsid w:val="004A1836"/>
    <w:rsid w:val="004A493D"/>
    <w:rsid w:val="004A58C3"/>
    <w:rsid w:val="004A5EAD"/>
    <w:rsid w:val="004B017D"/>
    <w:rsid w:val="004B2400"/>
    <w:rsid w:val="004B2EDF"/>
    <w:rsid w:val="004B34A2"/>
    <w:rsid w:val="004B540E"/>
    <w:rsid w:val="004B5661"/>
    <w:rsid w:val="004B6F20"/>
    <w:rsid w:val="004B7949"/>
    <w:rsid w:val="004C038C"/>
    <w:rsid w:val="004C16B7"/>
    <w:rsid w:val="004C3CE7"/>
    <w:rsid w:val="004C7DAF"/>
    <w:rsid w:val="004D0D81"/>
    <w:rsid w:val="004D4A6F"/>
    <w:rsid w:val="004D5AA1"/>
    <w:rsid w:val="004E097D"/>
    <w:rsid w:val="004E26E8"/>
    <w:rsid w:val="004E2D54"/>
    <w:rsid w:val="004E4967"/>
    <w:rsid w:val="004E73B6"/>
    <w:rsid w:val="004E7501"/>
    <w:rsid w:val="004F3E37"/>
    <w:rsid w:val="004F5A1A"/>
    <w:rsid w:val="004F5D5B"/>
    <w:rsid w:val="004F5E01"/>
    <w:rsid w:val="004F657D"/>
    <w:rsid w:val="004F67BD"/>
    <w:rsid w:val="004F6804"/>
    <w:rsid w:val="004F7E6E"/>
    <w:rsid w:val="00500E58"/>
    <w:rsid w:val="005040EA"/>
    <w:rsid w:val="0050519A"/>
    <w:rsid w:val="00505BE7"/>
    <w:rsid w:val="005104F1"/>
    <w:rsid w:val="00513AFC"/>
    <w:rsid w:val="0051434F"/>
    <w:rsid w:val="005159E7"/>
    <w:rsid w:val="00515CF3"/>
    <w:rsid w:val="0051636B"/>
    <w:rsid w:val="0052031D"/>
    <w:rsid w:val="00520472"/>
    <w:rsid w:val="00521512"/>
    <w:rsid w:val="005217B7"/>
    <w:rsid w:val="00523396"/>
    <w:rsid w:val="00523556"/>
    <w:rsid w:val="00523F22"/>
    <w:rsid w:val="00526D78"/>
    <w:rsid w:val="00531953"/>
    <w:rsid w:val="0053232C"/>
    <w:rsid w:val="005325F4"/>
    <w:rsid w:val="00532EA7"/>
    <w:rsid w:val="0053301E"/>
    <w:rsid w:val="00533129"/>
    <w:rsid w:val="005335AC"/>
    <w:rsid w:val="0053481D"/>
    <w:rsid w:val="00534AAF"/>
    <w:rsid w:val="005372A5"/>
    <w:rsid w:val="00537B7D"/>
    <w:rsid w:val="005409F9"/>
    <w:rsid w:val="005412BA"/>
    <w:rsid w:val="005419E0"/>
    <w:rsid w:val="00542ADB"/>
    <w:rsid w:val="00544ADA"/>
    <w:rsid w:val="0054510F"/>
    <w:rsid w:val="00547DC9"/>
    <w:rsid w:val="00550B64"/>
    <w:rsid w:val="00551683"/>
    <w:rsid w:val="00555371"/>
    <w:rsid w:val="005561F9"/>
    <w:rsid w:val="00556EB5"/>
    <w:rsid w:val="00560AA2"/>
    <w:rsid w:val="005611B2"/>
    <w:rsid w:val="00561C4A"/>
    <w:rsid w:val="0056576A"/>
    <w:rsid w:val="00566178"/>
    <w:rsid w:val="005661C7"/>
    <w:rsid w:val="00567E31"/>
    <w:rsid w:val="00570EB3"/>
    <w:rsid w:val="0057113C"/>
    <w:rsid w:val="00571908"/>
    <w:rsid w:val="005727C7"/>
    <w:rsid w:val="00572862"/>
    <w:rsid w:val="00572D7B"/>
    <w:rsid w:val="005739E8"/>
    <w:rsid w:val="00575985"/>
    <w:rsid w:val="00577849"/>
    <w:rsid w:val="00580867"/>
    <w:rsid w:val="005815D8"/>
    <w:rsid w:val="00581603"/>
    <w:rsid w:val="00581B0F"/>
    <w:rsid w:val="005821D9"/>
    <w:rsid w:val="00582E1D"/>
    <w:rsid w:val="00583162"/>
    <w:rsid w:val="0058419C"/>
    <w:rsid w:val="00584668"/>
    <w:rsid w:val="00585B8D"/>
    <w:rsid w:val="00586A93"/>
    <w:rsid w:val="00590767"/>
    <w:rsid w:val="005908C5"/>
    <w:rsid w:val="00590A67"/>
    <w:rsid w:val="00593FC7"/>
    <w:rsid w:val="0059418F"/>
    <w:rsid w:val="005954E9"/>
    <w:rsid w:val="00596804"/>
    <w:rsid w:val="005A2F8B"/>
    <w:rsid w:val="005A6E66"/>
    <w:rsid w:val="005B0973"/>
    <w:rsid w:val="005B0A71"/>
    <w:rsid w:val="005B194C"/>
    <w:rsid w:val="005B2EEF"/>
    <w:rsid w:val="005B4A32"/>
    <w:rsid w:val="005B5820"/>
    <w:rsid w:val="005B7326"/>
    <w:rsid w:val="005B779B"/>
    <w:rsid w:val="005B7E80"/>
    <w:rsid w:val="005B7E9B"/>
    <w:rsid w:val="005C65D0"/>
    <w:rsid w:val="005C7FA7"/>
    <w:rsid w:val="005D1928"/>
    <w:rsid w:val="005D2555"/>
    <w:rsid w:val="005D2A4F"/>
    <w:rsid w:val="005D2DAA"/>
    <w:rsid w:val="005D41D9"/>
    <w:rsid w:val="005D4422"/>
    <w:rsid w:val="005D5775"/>
    <w:rsid w:val="005E30AD"/>
    <w:rsid w:val="005E4DB8"/>
    <w:rsid w:val="005E6C7D"/>
    <w:rsid w:val="005F037B"/>
    <w:rsid w:val="005F22C4"/>
    <w:rsid w:val="005F2AE7"/>
    <w:rsid w:val="005F67E0"/>
    <w:rsid w:val="005F6BD9"/>
    <w:rsid w:val="0060142E"/>
    <w:rsid w:val="00602B93"/>
    <w:rsid w:val="00602E95"/>
    <w:rsid w:val="00603267"/>
    <w:rsid w:val="00603665"/>
    <w:rsid w:val="006058D8"/>
    <w:rsid w:val="00610F1B"/>
    <w:rsid w:val="00611E8E"/>
    <w:rsid w:val="00612522"/>
    <w:rsid w:val="00614590"/>
    <w:rsid w:val="00614E3F"/>
    <w:rsid w:val="006177DD"/>
    <w:rsid w:val="00620194"/>
    <w:rsid w:val="006217FD"/>
    <w:rsid w:val="006240C0"/>
    <w:rsid w:val="00625346"/>
    <w:rsid w:val="00625C82"/>
    <w:rsid w:val="00626D9C"/>
    <w:rsid w:val="00626F0D"/>
    <w:rsid w:val="0062732B"/>
    <w:rsid w:val="0063194B"/>
    <w:rsid w:val="00634DE6"/>
    <w:rsid w:val="00635C96"/>
    <w:rsid w:val="00637CEA"/>
    <w:rsid w:val="00637D42"/>
    <w:rsid w:val="00637DDE"/>
    <w:rsid w:val="00640128"/>
    <w:rsid w:val="00642133"/>
    <w:rsid w:val="00645BF8"/>
    <w:rsid w:val="006464B6"/>
    <w:rsid w:val="00650B94"/>
    <w:rsid w:val="00650D07"/>
    <w:rsid w:val="006518A2"/>
    <w:rsid w:val="00651CC8"/>
    <w:rsid w:val="00655637"/>
    <w:rsid w:val="00655ED4"/>
    <w:rsid w:val="006561D3"/>
    <w:rsid w:val="00656D50"/>
    <w:rsid w:val="006579F9"/>
    <w:rsid w:val="00661BA0"/>
    <w:rsid w:val="00662416"/>
    <w:rsid w:val="00666DF6"/>
    <w:rsid w:val="00670F95"/>
    <w:rsid w:val="006716E3"/>
    <w:rsid w:val="0067239F"/>
    <w:rsid w:val="0067360D"/>
    <w:rsid w:val="00673D44"/>
    <w:rsid w:val="00674157"/>
    <w:rsid w:val="00675BA8"/>
    <w:rsid w:val="0067636F"/>
    <w:rsid w:val="0067683F"/>
    <w:rsid w:val="00677615"/>
    <w:rsid w:val="006806D6"/>
    <w:rsid w:val="00682E4B"/>
    <w:rsid w:val="00683F21"/>
    <w:rsid w:val="0068404F"/>
    <w:rsid w:val="0068648B"/>
    <w:rsid w:val="00691C28"/>
    <w:rsid w:val="00691CCB"/>
    <w:rsid w:val="0069351F"/>
    <w:rsid w:val="006953FC"/>
    <w:rsid w:val="006A1EB2"/>
    <w:rsid w:val="006A29F2"/>
    <w:rsid w:val="006A2BE8"/>
    <w:rsid w:val="006A438A"/>
    <w:rsid w:val="006A58DD"/>
    <w:rsid w:val="006B05A1"/>
    <w:rsid w:val="006B3690"/>
    <w:rsid w:val="006B6680"/>
    <w:rsid w:val="006C089D"/>
    <w:rsid w:val="006C0D37"/>
    <w:rsid w:val="006C0E61"/>
    <w:rsid w:val="006C3B9C"/>
    <w:rsid w:val="006C3E04"/>
    <w:rsid w:val="006C53CA"/>
    <w:rsid w:val="006C7AC8"/>
    <w:rsid w:val="006D1740"/>
    <w:rsid w:val="006D1DA6"/>
    <w:rsid w:val="006D2953"/>
    <w:rsid w:val="006D29B9"/>
    <w:rsid w:val="006D2FCD"/>
    <w:rsid w:val="006D51DC"/>
    <w:rsid w:val="006D5E32"/>
    <w:rsid w:val="006D60E6"/>
    <w:rsid w:val="006D7A5E"/>
    <w:rsid w:val="006D7E07"/>
    <w:rsid w:val="006E0057"/>
    <w:rsid w:val="006E1211"/>
    <w:rsid w:val="006E2E23"/>
    <w:rsid w:val="006E357F"/>
    <w:rsid w:val="006E3AB0"/>
    <w:rsid w:val="006E3E48"/>
    <w:rsid w:val="006E55FB"/>
    <w:rsid w:val="006E570C"/>
    <w:rsid w:val="006E58FF"/>
    <w:rsid w:val="006E6E53"/>
    <w:rsid w:val="006E7056"/>
    <w:rsid w:val="006F1C19"/>
    <w:rsid w:val="006F1E98"/>
    <w:rsid w:val="006F2BCD"/>
    <w:rsid w:val="006F2DAC"/>
    <w:rsid w:val="006F3B4C"/>
    <w:rsid w:val="006F3B63"/>
    <w:rsid w:val="006F4E93"/>
    <w:rsid w:val="006F6FBD"/>
    <w:rsid w:val="006F76DB"/>
    <w:rsid w:val="006F7DFA"/>
    <w:rsid w:val="00700F59"/>
    <w:rsid w:val="00703D03"/>
    <w:rsid w:val="0070467D"/>
    <w:rsid w:val="007047FC"/>
    <w:rsid w:val="00705C8B"/>
    <w:rsid w:val="007066AE"/>
    <w:rsid w:val="00707AC2"/>
    <w:rsid w:val="0071038B"/>
    <w:rsid w:val="0071237E"/>
    <w:rsid w:val="00712D65"/>
    <w:rsid w:val="00717840"/>
    <w:rsid w:val="00717CA9"/>
    <w:rsid w:val="0072002A"/>
    <w:rsid w:val="00721018"/>
    <w:rsid w:val="00721348"/>
    <w:rsid w:val="0072135F"/>
    <w:rsid w:val="00721439"/>
    <w:rsid w:val="00721DBF"/>
    <w:rsid w:val="0072237B"/>
    <w:rsid w:val="00722661"/>
    <w:rsid w:val="0072608D"/>
    <w:rsid w:val="00727A70"/>
    <w:rsid w:val="00727A98"/>
    <w:rsid w:val="007319EB"/>
    <w:rsid w:val="0073456E"/>
    <w:rsid w:val="007361DC"/>
    <w:rsid w:val="0073766C"/>
    <w:rsid w:val="0074270B"/>
    <w:rsid w:val="00743DD0"/>
    <w:rsid w:val="0074554E"/>
    <w:rsid w:val="007459EB"/>
    <w:rsid w:val="007503E6"/>
    <w:rsid w:val="00750888"/>
    <w:rsid w:val="007532A9"/>
    <w:rsid w:val="0075375D"/>
    <w:rsid w:val="0075501D"/>
    <w:rsid w:val="00755FC4"/>
    <w:rsid w:val="00762035"/>
    <w:rsid w:val="00762FD6"/>
    <w:rsid w:val="00763D54"/>
    <w:rsid w:val="00764438"/>
    <w:rsid w:val="00765E41"/>
    <w:rsid w:val="0076701E"/>
    <w:rsid w:val="00770B58"/>
    <w:rsid w:val="0077203A"/>
    <w:rsid w:val="00772B8C"/>
    <w:rsid w:val="00772BF9"/>
    <w:rsid w:val="00775572"/>
    <w:rsid w:val="007764A4"/>
    <w:rsid w:val="00777837"/>
    <w:rsid w:val="007778C3"/>
    <w:rsid w:val="00777D24"/>
    <w:rsid w:val="00782769"/>
    <w:rsid w:val="00782A58"/>
    <w:rsid w:val="00782E73"/>
    <w:rsid w:val="00783C10"/>
    <w:rsid w:val="00784D4E"/>
    <w:rsid w:val="00786299"/>
    <w:rsid w:val="00786A97"/>
    <w:rsid w:val="007923F1"/>
    <w:rsid w:val="00792E41"/>
    <w:rsid w:val="00793722"/>
    <w:rsid w:val="007939B3"/>
    <w:rsid w:val="0079519B"/>
    <w:rsid w:val="007951D1"/>
    <w:rsid w:val="0079576F"/>
    <w:rsid w:val="00796D56"/>
    <w:rsid w:val="00796F51"/>
    <w:rsid w:val="007A088E"/>
    <w:rsid w:val="007A1EA8"/>
    <w:rsid w:val="007A2E8D"/>
    <w:rsid w:val="007A4B67"/>
    <w:rsid w:val="007A58BB"/>
    <w:rsid w:val="007B0DC3"/>
    <w:rsid w:val="007B1E98"/>
    <w:rsid w:val="007B2C49"/>
    <w:rsid w:val="007B3F89"/>
    <w:rsid w:val="007B5307"/>
    <w:rsid w:val="007B7687"/>
    <w:rsid w:val="007C00C2"/>
    <w:rsid w:val="007C0AA4"/>
    <w:rsid w:val="007C11B4"/>
    <w:rsid w:val="007C1A46"/>
    <w:rsid w:val="007C439C"/>
    <w:rsid w:val="007C56B1"/>
    <w:rsid w:val="007C6E04"/>
    <w:rsid w:val="007C7178"/>
    <w:rsid w:val="007D08D3"/>
    <w:rsid w:val="007D18DB"/>
    <w:rsid w:val="007D2E91"/>
    <w:rsid w:val="007D4D5C"/>
    <w:rsid w:val="007D5816"/>
    <w:rsid w:val="007E0600"/>
    <w:rsid w:val="007E24C2"/>
    <w:rsid w:val="007E30AD"/>
    <w:rsid w:val="007E34AF"/>
    <w:rsid w:val="007E3EA7"/>
    <w:rsid w:val="007E5251"/>
    <w:rsid w:val="007E7C23"/>
    <w:rsid w:val="007F0027"/>
    <w:rsid w:val="007F19A1"/>
    <w:rsid w:val="007F1B17"/>
    <w:rsid w:val="007F262B"/>
    <w:rsid w:val="007F289E"/>
    <w:rsid w:val="007F2C65"/>
    <w:rsid w:val="007F3235"/>
    <w:rsid w:val="007F34D0"/>
    <w:rsid w:val="007F3DA3"/>
    <w:rsid w:val="007F40DC"/>
    <w:rsid w:val="007F68DF"/>
    <w:rsid w:val="008004F3"/>
    <w:rsid w:val="008007A1"/>
    <w:rsid w:val="00802056"/>
    <w:rsid w:val="00804B87"/>
    <w:rsid w:val="008054C8"/>
    <w:rsid w:val="0080701D"/>
    <w:rsid w:val="008115C3"/>
    <w:rsid w:val="00811B18"/>
    <w:rsid w:val="008121FB"/>
    <w:rsid w:val="00813BFA"/>
    <w:rsid w:val="00814336"/>
    <w:rsid w:val="008147DD"/>
    <w:rsid w:val="00816360"/>
    <w:rsid w:val="00817EB5"/>
    <w:rsid w:val="00821181"/>
    <w:rsid w:val="00821737"/>
    <w:rsid w:val="00821C36"/>
    <w:rsid w:val="00823A97"/>
    <w:rsid w:val="00824225"/>
    <w:rsid w:val="008247B8"/>
    <w:rsid w:val="008259DE"/>
    <w:rsid w:val="008272DC"/>
    <w:rsid w:val="008311C7"/>
    <w:rsid w:val="00831E1C"/>
    <w:rsid w:val="00833159"/>
    <w:rsid w:val="00834851"/>
    <w:rsid w:val="00837DCD"/>
    <w:rsid w:val="00837F9A"/>
    <w:rsid w:val="00841AC9"/>
    <w:rsid w:val="00842479"/>
    <w:rsid w:val="0084649E"/>
    <w:rsid w:val="00846FFC"/>
    <w:rsid w:val="008473F0"/>
    <w:rsid w:val="00850D41"/>
    <w:rsid w:val="00851328"/>
    <w:rsid w:val="008522A2"/>
    <w:rsid w:val="00852378"/>
    <w:rsid w:val="00852B8E"/>
    <w:rsid w:val="008554D0"/>
    <w:rsid w:val="008566A8"/>
    <w:rsid w:val="00856724"/>
    <w:rsid w:val="00857596"/>
    <w:rsid w:val="008602B9"/>
    <w:rsid w:val="00860937"/>
    <w:rsid w:val="00870EC3"/>
    <w:rsid w:val="00871AEC"/>
    <w:rsid w:val="00871D42"/>
    <w:rsid w:val="00873595"/>
    <w:rsid w:val="00873F2A"/>
    <w:rsid w:val="00876227"/>
    <w:rsid w:val="00876BF6"/>
    <w:rsid w:val="00882296"/>
    <w:rsid w:val="0088273B"/>
    <w:rsid w:val="008846F6"/>
    <w:rsid w:val="00884B7C"/>
    <w:rsid w:val="00894A99"/>
    <w:rsid w:val="00897F80"/>
    <w:rsid w:val="008A2360"/>
    <w:rsid w:val="008A26D7"/>
    <w:rsid w:val="008A2830"/>
    <w:rsid w:val="008A495C"/>
    <w:rsid w:val="008A5644"/>
    <w:rsid w:val="008A6B81"/>
    <w:rsid w:val="008A6EBB"/>
    <w:rsid w:val="008A6FB5"/>
    <w:rsid w:val="008B25A4"/>
    <w:rsid w:val="008B2A1E"/>
    <w:rsid w:val="008B2EB3"/>
    <w:rsid w:val="008B44CC"/>
    <w:rsid w:val="008B6036"/>
    <w:rsid w:val="008B75B4"/>
    <w:rsid w:val="008B7DE4"/>
    <w:rsid w:val="008C0FD3"/>
    <w:rsid w:val="008C1C7A"/>
    <w:rsid w:val="008C445A"/>
    <w:rsid w:val="008C58AA"/>
    <w:rsid w:val="008C5B03"/>
    <w:rsid w:val="008C642C"/>
    <w:rsid w:val="008C72EB"/>
    <w:rsid w:val="008D0084"/>
    <w:rsid w:val="008D0D41"/>
    <w:rsid w:val="008D1D0B"/>
    <w:rsid w:val="008D43C0"/>
    <w:rsid w:val="008D456F"/>
    <w:rsid w:val="008D5049"/>
    <w:rsid w:val="008D6563"/>
    <w:rsid w:val="008D6ECE"/>
    <w:rsid w:val="008D78F0"/>
    <w:rsid w:val="008E1C16"/>
    <w:rsid w:val="008E1F10"/>
    <w:rsid w:val="008E2D1E"/>
    <w:rsid w:val="008E3884"/>
    <w:rsid w:val="008E39C0"/>
    <w:rsid w:val="008E4678"/>
    <w:rsid w:val="008E4878"/>
    <w:rsid w:val="008E4A08"/>
    <w:rsid w:val="008E5678"/>
    <w:rsid w:val="008E70CC"/>
    <w:rsid w:val="008E71C4"/>
    <w:rsid w:val="008F034A"/>
    <w:rsid w:val="008F213F"/>
    <w:rsid w:val="008F2F6E"/>
    <w:rsid w:val="008F2FB9"/>
    <w:rsid w:val="008F426A"/>
    <w:rsid w:val="008F500F"/>
    <w:rsid w:val="008F58EC"/>
    <w:rsid w:val="008F79BE"/>
    <w:rsid w:val="009005E3"/>
    <w:rsid w:val="0090221E"/>
    <w:rsid w:val="0090263C"/>
    <w:rsid w:val="0090376E"/>
    <w:rsid w:val="0090383A"/>
    <w:rsid w:val="009040BB"/>
    <w:rsid w:val="00904954"/>
    <w:rsid w:val="00906EEA"/>
    <w:rsid w:val="009107A4"/>
    <w:rsid w:val="00910CB3"/>
    <w:rsid w:val="009116EB"/>
    <w:rsid w:val="00912FCA"/>
    <w:rsid w:val="00913183"/>
    <w:rsid w:val="009146E4"/>
    <w:rsid w:val="00915AC6"/>
    <w:rsid w:val="009161FB"/>
    <w:rsid w:val="009178C9"/>
    <w:rsid w:val="00917CE7"/>
    <w:rsid w:val="00920043"/>
    <w:rsid w:val="00921617"/>
    <w:rsid w:val="009216E2"/>
    <w:rsid w:val="00921CB3"/>
    <w:rsid w:val="00921D79"/>
    <w:rsid w:val="009241B5"/>
    <w:rsid w:val="0092465D"/>
    <w:rsid w:val="00930AB2"/>
    <w:rsid w:val="00931FC7"/>
    <w:rsid w:val="009326FB"/>
    <w:rsid w:val="009379DE"/>
    <w:rsid w:val="00940F10"/>
    <w:rsid w:val="0094174A"/>
    <w:rsid w:val="00941E06"/>
    <w:rsid w:val="00943284"/>
    <w:rsid w:val="009448D1"/>
    <w:rsid w:val="009454BC"/>
    <w:rsid w:val="009462D1"/>
    <w:rsid w:val="009501CB"/>
    <w:rsid w:val="009524B6"/>
    <w:rsid w:val="0095437A"/>
    <w:rsid w:val="009559D8"/>
    <w:rsid w:val="0095720E"/>
    <w:rsid w:val="00964278"/>
    <w:rsid w:val="00965153"/>
    <w:rsid w:val="009654C6"/>
    <w:rsid w:val="00965C5C"/>
    <w:rsid w:val="00965CED"/>
    <w:rsid w:val="009667E4"/>
    <w:rsid w:val="0096797C"/>
    <w:rsid w:val="00970921"/>
    <w:rsid w:val="009726D1"/>
    <w:rsid w:val="00973410"/>
    <w:rsid w:val="00974409"/>
    <w:rsid w:val="00974443"/>
    <w:rsid w:val="00975535"/>
    <w:rsid w:val="0097612F"/>
    <w:rsid w:val="00976E51"/>
    <w:rsid w:val="0097728F"/>
    <w:rsid w:val="00977D0E"/>
    <w:rsid w:val="0098133F"/>
    <w:rsid w:val="00983D10"/>
    <w:rsid w:val="00983DF2"/>
    <w:rsid w:val="00983E26"/>
    <w:rsid w:val="00984988"/>
    <w:rsid w:val="00985624"/>
    <w:rsid w:val="009856EA"/>
    <w:rsid w:val="009879C7"/>
    <w:rsid w:val="00993F75"/>
    <w:rsid w:val="009942AF"/>
    <w:rsid w:val="00994998"/>
    <w:rsid w:val="00997117"/>
    <w:rsid w:val="00997DCA"/>
    <w:rsid w:val="009A0612"/>
    <w:rsid w:val="009A1F76"/>
    <w:rsid w:val="009A291E"/>
    <w:rsid w:val="009A354F"/>
    <w:rsid w:val="009A3736"/>
    <w:rsid w:val="009A405A"/>
    <w:rsid w:val="009A40C6"/>
    <w:rsid w:val="009B3193"/>
    <w:rsid w:val="009B4187"/>
    <w:rsid w:val="009B5378"/>
    <w:rsid w:val="009C0539"/>
    <w:rsid w:val="009C0CAE"/>
    <w:rsid w:val="009C163C"/>
    <w:rsid w:val="009C4794"/>
    <w:rsid w:val="009C5420"/>
    <w:rsid w:val="009C586A"/>
    <w:rsid w:val="009C78AC"/>
    <w:rsid w:val="009D0117"/>
    <w:rsid w:val="009D2F24"/>
    <w:rsid w:val="009D37D0"/>
    <w:rsid w:val="009D4267"/>
    <w:rsid w:val="009D54CC"/>
    <w:rsid w:val="009D67D1"/>
    <w:rsid w:val="009D6EF3"/>
    <w:rsid w:val="009D7AA1"/>
    <w:rsid w:val="009E033E"/>
    <w:rsid w:val="009E2E14"/>
    <w:rsid w:val="009E4351"/>
    <w:rsid w:val="009E6DE2"/>
    <w:rsid w:val="009E75B4"/>
    <w:rsid w:val="009F087D"/>
    <w:rsid w:val="009F39A5"/>
    <w:rsid w:val="009F40C2"/>
    <w:rsid w:val="009F50EF"/>
    <w:rsid w:val="009F70C4"/>
    <w:rsid w:val="009F7DB3"/>
    <w:rsid w:val="00A00A1B"/>
    <w:rsid w:val="00A01669"/>
    <w:rsid w:val="00A02D37"/>
    <w:rsid w:val="00A03042"/>
    <w:rsid w:val="00A031EE"/>
    <w:rsid w:val="00A03ABB"/>
    <w:rsid w:val="00A06674"/>
    <w:rsid w:val="00A1014B"/>
    <w:rsid w:val="00A110C8"/>
    <w:rsid w:val="00A1125F"/>
    <w:rsid w:val="00A11BFF"/>
    <w:rsid w:val="00A141CE"/>
    <w:rsid w:val="00A15ED5"/>
    <w:rsid w:val="00A21165"/>
    <w:rsid w:val="00A219FB"/>
    <w:rsid w:val="00A2200C"/>
    <w:rsid w:val="00A221C3"/>
    <w:rsid w:val="00A22DFD"/>
    <w:rsid w:val="00A245F1"/>
    <w:rsid w:val="00A26A00"/>
    <w:rsid w:val="00A27FBF"/>
    <w:rsid w:val="00A30DE5"/>
    <w:rsid w:val="00A31984"/>
    <w:rsid w:val="00A33E79"/>
    <w:rsid w:val="00A3601B"/>
    <w:rsid w:val="00A36B0D"/>
    <w:rsid w:val="00A417BB"/>
    <w:rsid w:val="00A421E9"/>
    <w:rsid w:val="00A44E91"/>
    <w:rsid w:val="00A47DCE"/>
    <w:rsid w:val="00A52542"/>
    <w:rsid w:val="00A5270A"/>
    <w:rsid w:val="00A54880"/>
    <w:rsid w:val="00A55422"/>
    <w:rsid w:val="00A56723"/>
    <w:rsid w:val="00A56BCB"/>
    <w:rsid w:val="00A56CA8"/>
    <w:rsid w:val="00A6119C"/>
    <w:rsid w:val="00A61532"/>
    <w:rsid w:val="00A62242"/>
    <w:rsid w:val="00A630EA"/>
    <w:rsid w:val="00A6348F"/>
    <w:rsid w:val="00A66342"/>
    <w:rsid w:val="00A6688E"/>
    <w:rsid w:val="00A674E6"/>
    <w:rsid w:val="00A70B3F"/>
    <w:rsid w:val="00A70DB1"/>
    <w:rsid w:val="00A7638A"/>
    <w:rsid w:val="00A766E7"/>
    <w:rsid w:val="00A773A4"/>
    <w:rsid w:val="00A778E0"/>
    <w:rsid w:val="00A80AD2"/>
    <w:rsid w:val="00A81622"/>
    <w:rsid w:val="00A82818"/>
    <w:rsid w:val="00A82CFB"/>
    <w:rsid w:val="00A84F0F"/>
    <w:rsid w:val="00A85794"/>
    <w:rsid w:val="00A90662"/>
    <w:rsid w:val="00A90A9C"/>
    <w:rsid w:val="00A90CA2"/>
    <w:rsid w:val="00A934B6"/>
    <w:rsid w:val="00A93934"/>
    <w:rsid w:val="00A963B6"/>
    <w:rsid w:val="00A96A04"/>
    <w:rsid w:val="00A96A76"/>
    <w:rsid w:val="00AA0AA2"/>
    <w:rsid w:val="00AA154F"/>
    <w:rsid w:val="00AA31DD"/>
    <w:rsid w:val="00AA3B5B"/>
    <w:rsid w:val="00AA428B"/>
    <w:rsid w:val="00AB127E"/>
    <w:rsid w:val="00AB18BD"/>
    <w:rsid w:val="00AB28D4"/>
    <w:rsid w:val="00AB33ED"/>
    <w:rsid w:val="00AB368E"/>
    <w:rsid w:val="00AB3C8B"/>
    <w:rsid w:val="00AB3F32"/>
    <w:rsid w:val="00AB4359"/>
    <w:rsid w:val="00AB6A4B"/>
    <w:rsid w:val="00AB72C0"/>
    <w:rsid w:val="00AC0A8C"/>
    <w:rsid w:val="00AC18EB"/>
    <w:rsid w:val="00AC1A93"/>
    <w:rsid w:val="00AC22BF"/>
    <w:rsid w:val="00AC346B"/>
    <w:rsid w:val="00AC4B2D"/>
    <w:rsid w:val="00AC569D"/>
    <w:rsid w:val="00AC5D97"/>
    <w:rsid w:val="00AC7BE4"/>
    <w:rsid w:val="00AD1493"/>
    <w:rsid w:val="00AD34BA"/>
    <w:rsid w:val="00AD4656"/>
    <w:rsid w:val="00AD55C0"/>
    <w:rsid w:val="00AD588F"/>
    <w:rsid w:val="00AD77C7"/>
    <w:rsid w:val="00AE35C0"/>
    <w:rsid w:val="00AE3B86"/>
    <w:rsid w:val="00AE4643"/>
    <w:rsid w:val="00AE4D40"/>
    <w:rsid w:val="00AE5187"/>
    <w:rsid w:val="00AE6E01"/>
    <w:rsid w:val="00AE6FE9"/>
    <w:rsid w:val="00AE774C"/>
    <w:rsid w:val="00AF0901"/>
    <w:rsid w:val="00AF1961"/>
    <w:rsid w:val="00AF3BB2"/>
    <w:rsid w:val="00AF3ECD"/>
    <w:rsid w:val="00AF48DE"/>
    <w:rsid w:val="00AF515E"/>
    <w:rsid w:val="00AF569A"/>
    <w:rsid w:val="00AF621B"/>
    <w:rsid w:val="00AF7377"/>
    <w:rsid w:val="00B00565"/>
    <w:rsid w:val="00B03909"/>
    <w:rsid w:val="00B05345"/>
    <w:rsid w:val="00B06294"/>
    <w:rsid w:val="00B06D77"/>
    <w:rsid w:val="00B06F75"/>
    <w:rsid w:val="00B07DBC"/>
    <w:rsid w:val="00B1102E"/>
    <w:rsid w:val="00B12731"/>
    <w:rsid w:val="00B13EF1"/>
    <w:rsid w:val="00B14C4E"/>
    <w:rsid w:val="00B166A2"/>
    <w:rsid w:val="00B17172"/>
    <w:rsid w:val="00B17A74"/>
    <w:rsid w:val="00B17A92"/>
    <w:rsid w:val="00B20820"/>
    <w:rsid w:val="00B21586"/>
    <w:rsid w:val="00B2209C"/>
    <w:rsid w:val="00B23651"/>
    <w:rsid w:val="00B253EA"/>
    <w:rsid w:val="00B27740"/>
    <w:rsid w:val="00B27D95"/>
    <w:rsid w:val="00B27FD8"/>
    <w:rsid w:val="00B315B3"/>
    <w:rsid w:val="00B33314"/>
    <w:rsid w:val="00B3369C"/>
    <w:rsid w:val="00B338A7"/>
    <w:rsid w:val="00B346E7"/>
    <w:rsid w:val="00B34B9F"/>
    <w:rsid w:val="00B405E5"/>
    <w:rsid w:val="00B417EA"/>
    <w:rsid w:val="00B44011"/>
    <w:rsid w:val="00B4567D"/>
    <w:rsid w:val="00B458CD"/>
    <w:rsid w:val="00B46338"/>
    <w:rsid w:val="00B46ACB"/>
    <w:rsid w:val="00B50ED2"/>
    <w:rsid w:val="00B51254"/>
    <w:rsid w:val="00B51A78"/>
    <w:rsid w:val="00B52FA8"/>
    <w:rsid w:val="00B53700"/>
    <w:rsid w:val="00B54721"/>
    <w:rsid w:val="00B54DF4"/>
    <w:rsid w:val="00B55C4D"/>
    <w:rsid w:val="00B6180F"/>
    <w:rsid w:val="00B61F50"/>
    <w:rsid w:val="00B627A3"/>
    <w:rsid w:val="00B6337F"/>
    <w:rsid w:val="00B65A56"/>
    <w:rsid w:val="00B66430"/>
    <w:rsid w:val="00B677B7"/>
    <w:rsid w:val="00B67912"/>
    <w:rsid w:val="00B70580"/>
    <w:rsid w:val="00B714BE"/>
    <w:rsid w:val="00B71C70"/>
    <w:rsid w:val="00B72709"/>
    <w:rsid w:val="00B7283E"/>
    <w:rsid w:val="00B75E73"/>
    <w:rsid w:val="00B80AF4"/>
    <w:rsid w:val="00B80B66"/>
    <w:rsid w:val="00B83925"/>
    <w:rsid w:val="00B84946"/>
    <w:rsid w:val="00B84DEE"/>
    <w:rsid w:val="00B85AC5"/>
    <w:rsid w:val="00B87B3F"/>
    <w:rsid w:val="00B91231"/>
    <w:rsid w:val="00B92A85"/>
    <w:rsid w:val="00B93078"/>
    <w:rsid w:val="00B93744"/>
    <w:rsid w:val="00B9632E"/>
    <w:rsid w:val="00B9667B"/>
    <w:rsid w:val="00B96F75"/>
    <w:rsid w:val="00BA03F2"/>
    <w:rsid w:val="00BA1C34"/>
    <w:rsid w:val="00BA2757"/>
    <w:rsid w:val="00BA399F"/>
    <w:rsid w:val="00BA424D"/>
    <w:rsid w:val="00BA42CD"/>
    <w:rsid w:val="00BA4DF0"/>
    <w:rsid w:val="00BA5CAD"/>
    <w:rsid w:val="00BA5FC6"/>
    <w:rsid w:val="00BA73E7"/>
    <w:rsid w:val="00BB08CD"/>
    <w:rsid w:val="00BB1EB0"/>
    <w:rsid w:val="00BB24DA"/>
    <w:rsid w:val="00BB2599"/>
    <w:rsid w:val="00BB27E9"/>
    <w:rsid w:val="00BB28D9"/>
    <w:rsid w:val="00BB2BD8"/>
    <w:rsid w:val="00BB3726"/>
    <w:rsid w:val="00BB4E44"/>
    <w:rsid w:val="00BC06D1"/>
    <w:rsid w:val="00BC077E"/>
    <w:rsid w:val="00BC2F19"/>
    <w:rsid w:val="00BC3DC1"/>
    <w:rsid w:val="00BC6A21"/>
    <w:rsid w:val="00BC6FC5"/>
    <w:rsid w:val="00BC7109"/>
    <w:rsid w:val="00BC71F4"/>
    <w:rsid w:val="00BC71FC"/>
    <w:rsid w:val="00BC72BD"/>
    <w:rsid w:val="00BC77E9"/>
    <w:rsid w:val="00BD0D3E"/>
    <w:rsid w:val="00BD15C0"/>
    <w:rsid w:val="00BD18CA"/>
    <w:rsid w:val="00BD3762"/>
    <w:rsid w:val="00BD5275"/>
    <w:rsid w:val="00BD5C8E"/>
    <w:rsid w:val="00BD6DDA"/>
    <w:rsid w:val="00BE02B4"/>
    <w:rsid w:val="00BE2A40"/>
    <w:rsid w:val="00BE3335"/>
    <w:rsid w:val="00BE3C72"/>
    <w:rsid w:val="00BE4500"/>
    <w:rsid w:val="00BE5989"/>
    <w:rsid w:val="00BE5EF1"/>
    <w:rsid w:val="00BE711E"/>
    <w:rsid w:val="00BF0EA2"/>
    <w:rsid w:val="00BF1AE2"/>
    <w:rsid w:val="00BF22C2"/>
    <w:rsid w:val="00BF2A0E"/>
    <w:rsid w:val="00BF3435"/>
    <w:rsid w:val="00BF6A04"/>
    <w:rsid w:val="00BF6BEB"/>
    <w:rsid w:val="00BF7802"/>
    <w:rsid w:val="00BF7E71"/>
    <w:rsid w:val="00BF7F46"/>
    <w:rsid w:val="00C009ED"/>
    <w:rsid w:val="00C01144"/>
    <w:rsid w:val="00C01237"/>
    <w:rsid w:val="00C0172F"/>
    <w:rsid w:val="00C02AED"/>
    <w:rsid w:val="00C038D0"/>
    <w:rsid w:val="00C05217"/>
    <w:rsid w:val="00C055CA"/>
    <w:rsid w:val="00C05D4F"/>
    <w:rsid w:val="00C06C11"/>
    <w:rsid w:val="00C07B3A"/>
    <w:rsid w:val="00C07FC5"/>
    <w:rsid w:val="00C10969"/>
    <w:rsid w:val="00C10B19"/>
    <w:rsid w:val="00C11E78"/>
    <w:rsid w:val="00C14BCC"/>
    <w:rsid w:val="00C1507D"/>
    <w:rsid w:val="00C15427"/>
    <w:rsid w:val="00C176CA"/>
    <w:rsid w:val="00C225A1"/>
    <w:rsid w:val="00C2317D"/>
    <w:rsid w:val="00C2405D"/>
    <w:rsid w:val="00C271E4"/>
    <w:rsid w:val="00C272B2"/>
    <w:rsid w:val="00C27A47"/>
    <w:rsid w:val="00C27D5B"/>
    <w:rsid w:val="00C316C2"/>
    <w:rsid w:val="00C33A91"/>
    <w:rsid w:val="00C3443F"/>
    <w:rsid w:val="00C35CC2"/>
    <w:rsid w:val="00C36EEF"/>
    <w:rsid w:val="00C40861"/>
    <w:rsid w:val="00C40CEE"/>
    <w:rsid w:val="00C4395B"/>
    <w:rsid w:val="00C44843"/>
    <w:rsid w:val="00C44C81"/>
    <w:rsid w:val="00C46137"/>
    <w:rsid w:val="00C46855"/>
    <w:rsid w:val="00C46D99"/>
    <w:rsid w:val="00C5173B"/>
    <w:rsid w:val="00C53736"/>
    <w:rsid w:val="00C53C52"/>
    <w:rsid w:val="00C5764D"/>
    <w:rsid w:val="00C57D39"/>
    <w:rsid w:val="00C60A7B"/>
    <w:rsid w:val="00C6180E"/>
    <w:rsid w:val="00C62D9F"/>
    <w:rsid w:val="00C660AB"/>
    <w:rsid w:val="00C70283"/>
    <w:rsid w:val="00C727EA"/>
    <w:rsid w:val="00C72B09"/>
    <w:rsid w:val="00C7558F"/>
    <w:rsid w:val="00C7574E"/>
    <w:rsid w:val="00C77DB0"/>
    <w:rsid w:val="00C77DC9"/>
    <w:rsid w:val="00C80C77"/>
    <w:rsid w:val="00C817C3"/>
    <w:rsid w:val="00C84DA9"/>
    <w:rsid w:val="00C84F33"/>
    <w:rsid w:val="00C910EE"/>
    <w:rsid w:val="00C91B5B"/>
    <w:rsid w:val="00C920A1"/>
    <w:rsid w:val="00C923F5"/>
    <w:rsid w:val="00C9254F"/>
    <w:rsid w:val="00C9362F"/>
    <w:rsid w:val="00C94260"/>
    <w:rsid w:val="00CA04BD"/>
    <w:rsid w:val="00CA1A49"/>
    <w:rsid w:val="00CA1F0F"/>
    <w:rsid w:val="00CA31CF"/>
    <w:rsid w:val="00CA340D"/>
    <w:rsid w:val="00CA3912"/>
    <w:rsid w:val="00CA4D70"/>
    <w:rsid w:val="00CA5963"/>
    <w:rsid w:val="00CA6179"/>
    <w:rsid w:val="00CA62F0"/>
    <w:rsid w:val="00CA6501"/>
    <w:rsid w:val="00CB3048"/>
    <w:rsid w:val="00CB4930"/>
    <w:rsid w:val="00CB5D1B"/>
    <w:rsid w:val="00CB64B7"/>
    <w:rsid w:val="00CB6DCD"/>
    <w:rsid w:val="00CB71D5"/>
    <w:rsid w:val="00CC16D0"/>
    <w:rsid w:val="00CC1707"/>
    <w:rsid w:val="00CC2769"/>
    <w:rsid w:val="00CC6366"/>
    <w:rsid w:val="00CC7343"/>
    <w:rsid w:val="00CD10F4"/>
    <w:rsid w:val="00CD26F6"/>
    <w:rsid w:val="00CE03F7"/>
    <w:rsid w:val="00CE1284"/>
    <w:rsid w:val="00CE1690"/>
    <w:rsid w:val="00CE3C4E"/>
    <w:rsid w:val="00CE4BCB"/>
    <w:rsid w:val="00CE65F6"/>
    <w:rsid w:val="00CE6DED"/>
    <w:rsid w:val="00CE7676"/>
    <w:rsid w:val="00CE768D"/>
    <w:rsid w:val="00CE7BAA"/>
    <w:rsid w:val="00CE7FF0"/>
    <w:rsid w:val="00CF0C20"/>
    <w:rsid w:val="00CF19DF"/>
    <w:rsid w:val="00CF35BD"/>
    <w:rsid w:val="00CF4218"/>
    <w:rsid w:val="00CF4611"/>
    <w:rsid w:val="00CF74CD"/>
    <w:rsid w:val="00D000BE"/>
    <w:rsid w:val="00D011DA"/>
    <w:rsid w:val="00D02094"/>
    <w:rsid w:val="00D055F0"/>
    <w:rsid w:val="00D06DCE"/>
    <w:rsid w:val="00D07455"/>
    <w:rsid w:val="00D1158B"/>
    <w:rsid w:val="00D11EA5"/>
    <w:rsid w:val="00D1311A"/>
    <w:rsid w:val="00D139E7"/>
    <w:rsid w:val="00D140E5"/>
    <w:rsid w:val="00D14285"/>
    <w:rsid w:val="00D14728"/>
    <w:rsid w:val="00D14839"/>
    <w:rsid w:val="00D16C0E"/>
    <w:rsid w:val="00D21530"/>
    <w:rsid w:val="00D23D96"/>
    <w:rsid w:val="00D25858"/>
    <w:rsid w:val="00D25AA1"/>
    <w:rsid w:val="00D31C9F"/>
    <w:rsid w:val="00D33B07"/>
    <w:rsid w:val="00D40CE3"/>
    <w:rsid w:val="00D40EE4"/>
    <w:rsid w:val="00D4246B"/>
    <w:rsid w:val="00D43F41"/>
    <w:rsid w:val="00D44C0D"/>
    <w:rsid w:val="00D44DF6"/>
    <w:rsid w:val="00D45009"/>
    <w:rsid w:val="00D45271"/>
    <w:rsid w:val="00D4783C"/>
    <w:rsid w:val="00D505A6"/>
    <w:rsid w:val="00D505C8"/>
    <w:rsid w:val="00D50F89"/>
    <w:rsid w:val="00D5149F"/>
    <w:rsid w:val="00D519B5"/>
    <w:rsid w:val="00D53DC0"/>
    <w:rsid w:val="00D54612"/>
    <w:rsid w:val="00D56CB3"/>
    <w:rsid w:val="00D60A52"/>
    <w:rsid w:val="00D61A74"/>
    <w:rsid w:val="00D61CBC"/>
    <w:rsid w:val="00D624A9"/>
    <w:rsid w:val="00D64E52"/>
    <w:rsid w:val="00D65290"/>
    <w:rsid w:val="00D6646F"/>
    <w:rsid w:val="00D66C2B"/>
    <w:rsid w:val="00D67F47"/>
    <w:rsid w:val="00D717DD"/>
    <w:rsid w:val="00D730A4"/>
    <w:rsid w:val="00D73D85"/>
    <w:rsid w:val="00D744C3"/>
    <w:rsid w:val="00D760A8"/>
    <w:rsid w:val="00D76C81"/>
    <w:rsid w:val="00D80F5D"/>
    <w:rsid w:val="00D82A93"/>
    <w:rsid w:val="00D82EDB"/>
    <w:rsid w:val="00D83A0C"/>
    <w:rsid w:val="00D83AF6"/>
    <w:rsid w:val="00D84C25"/>
    <w:rsid w:val="00D85386"/>
    <w:rsid w:val="00D87DCD"/>
    <w:rsid w:val="00D9123B"/>
    <w:rsid w:val="00D9195C"/>
    <w:rsid w:val="00D91A2A"/>
    <w:rsid w:val="00D938F8"/>
    <w:rsid w:val="00D93E65"/>
    <w:rsid w:val="00DA020E"/>
    <w:rsid w:val="00DA2086"/>
    <w:rsid w:val="00DA23F3"/>
    <w:rsid w:val="00DA3AEF"/>
    <w:rsid w:val="00DA43F3"/>
    <w:rsid w:val="00DA7FA8"/>
    <w:rsid w:val="00DB0365"/>
    <w:rsid w:val="00DB0B89"/>
    <w:rsid w:val="00DB0F3E"/>
    <w:rsid w:val="00DB1A30"/>
    <w:rsid w:val="00DB2465"/>
    <w:rsid w:val="00DB2836"/>
    <w:rsid w:val="00DB2A49"/>
    <w:rsid w:val="00DB3C76"/>
    <w:rsid w:val="00DB4362"/>
    <w:rsid w:val="00DB63E5"/>
    <w:rsid w:val="00DB6AE2"/>
    <w:rsid w:val="00DB7442"/>
    <w:rsid w:val="00DC14E3"/>
    <w:rsid w:val="00DC16E7"/>
    <w:rsid w:val="00DC1AD0"/>
    <w:rsid w:val="00DC26C8"/>
    <w:rsid w:val="00DC4103"/>
    <w:rsid w:val="00DC4BA2"/>
    <w:rsid w:val="00DD47E0"/>
    <w:rsid w:val="00DD5D4D"/>
    <w:rsid w:val="00DD5D56"/>
    <w:rsid w:val="00DE0B72"/>
    <w:rsid w:val="00DE1609"/>
    <w:rsid w:val="00DE2E27"/>
    <w:rsid w:val="00DE3E63"/>
    <w:rsid w:val="00DE3FB1"/>
    <w:rsid w:val="00DE42BC"/>
    <w:rsid w:val="00DE4669"/>
    <w:rsid w:val="00DE7258"/>
    <w:rsid w:val="00DE742B"/>
    <w:rsid w:val="00DE76B4"/>
    <w:rsid w:val="00DF053D"/>
    <w:rsid w:val="00DF2E06"/>
    <w:rsid w:val="00DF6420"/>
    <w:rsid w:val="00DF6D8E"/>
    <w:rsid w:val="00DF709E"/>
    <w:rsid w:val="00DF7C2F"/>
    <w:rsid w:val="00E00095"/>
    <w:rsid w:val="00E003E7"/>
    <w:rsid w:val="00E0113D"/>
    <w:rsid w:val="00E0287A"/>
    <w:rsid w:val="00E02D6F"/>
    <w:rsid w:val="00E05509"/>
    <w:rsid w:val="00E057A0"/>
    <w:rsid w:val="00E061AD"/>
    <w:rsid w:val="00E0728D"/>
    <w:rsid w:val="00E104AA"/>
    <w:rsid w:val="00E11781"/>
    <w:rsid w:val="00E11BA7"/>
    <w:rsid w:val="00E1291E"/>
    <w:rsid w:val="00E15A26"/>
    <w:rsid w:val="00E15C08"/>
    <w:rsid w:val="00E165C7"/>
    <w:rsid w:val="00E17222"/>
    <w:rsid w:val="00E205E2"/>
    <w:rsid w:val="00E207DE"/>
    <w:rsid w:val="00E20FC0"/>
    <w:rsid w:val="00E216CC"/>
    <w:rsid w:val="00E21A34"/>
    <w:rsid w:val="00E22973"/>
    <w:rsid w:val="00E23346"/>
    <w:rsid w:val="00E23FAC"/>
    <w:rsid w:val="00E24CFE"/>
    <w:rsid w:val="00E257A4"/>
    <w:rsid w:val="00E26DDD"/>
    <w:rsid w:val="00E303E9"/>
    <w:rsid w:val="00E30599"/>
    <w:rsid w:val="00E309F9"/>
    <w:rsid w:val="00E31FD3"/>
    <w:rsid w:val="00E328C7"/>
    <w:rsid w:val="00E32BAB"/>
    <w:rsid w:val="00E3413E"/>
    <w:rsid w:val="00E34CA3"/>
    <w:rsid w:val="00E378C0"/>
    <w:rsid w:val="00E37EF3"/>
    <w:rsid w:val="00E4060D"/>
    <w:rsid w:val="00E41029"/>
    <w:rsid w:val="00E435F2"/>
    <w:rsid w:val="00E438B7"/>
    <w:rsid w:val="00E44302"/>
    <w:rsid w:val="00E457EF"/>
    <w:rsid w:val="00E50D06"/>
    <w:rsid w:val="00E52ACA"/>
    <w:rsid w:val="00E52B0A"/>
    <w:rsid w:val="00E53690"/>
    <w:rsid w:val="00E54E39"/>
    <w:rsid w:val="00E54F28"/>
    <w:rsid w:val="00E550A2"/>
    <w:rsid w:val="00E56B16"/>
    <w:rsid w:val="00E56FA1"/>
    <w:rsid w:val="00E5740A"/>
    <w:rsid w:val="00E60BE9"/>
    <w:rsid w:val="00E61134"/>
    <w:rsid w:val="00E62F4A"/>
    <w:rsid w:val="00E655A0"/>
    <w:rsid w:val="00E65A35"/>
    <w:rsid w:val="00E65A89"/>
    <w:rsid w:val="00E65DDB"/>
    <w:rsid w:val="00E705E9"/>
    <w:rsid w:val="00E71DF5"/>
    <w:rsid w:val="00E723F8"/>
    <w:rsid w:val="00E74CC3"/>
    <w:rsid w:val="00E76B66"/>
    <w:rsid w:val="00E76E1E"/>
    <w:rsid w:val="00E76FD5"/>
    <w:rsid w:val="00E80FEC"/>
    <w:rsid w:val="00E81D9A"/>
    <w:rsid w:val="00E82338"/>
    <w:rsid w:val="00E82743"/>
    <w:rsid w:val="00E845D0"/>
    <w:rsid w:val="00E85518"/>
    <w:rsid w:val="00E8574C"/>
    <w:rsid w:val="00E86061"/>
    <w:rsid w:val="00E87178"/>
    <w:rsid w:val="00E91A22"/>
    <w:rsid w:val="00E91DE2"/>
    <w:rsid w:val="00E923A2"/>
    <w:rsid w:val="00E92E7A"/>
    <w:rsid w:val="00E94481"/>
    <w:rsid w:val="00E9588E"/>
    <w:rsid w:val="00E96D9D"/>
    <w:rsid w:val="00E9703A"/>
    <w:rsid w:val="00EA0F76"/>
    <w:rsid w:val="00EA14BD"/>
    <w:rsid w:val="00EA1B57"/>
    <w:rsid w:val="00EA2BCB"/>
    <w:rsid w:val="00EA36F1"/>
    <w:rsid w:val="00EA4B1F"/>
    <w:rsid w:val="00EA637D"/>
    <w:rsid w:val="00EA74F3"/>
    <w:rsid w:val="00EA7DF1"/>
    <w:rsid w:val="00EB0765"/>
    <w:rsid w:val="00EB246B"/>
    <w:rsid w:val="00EB37E2"/>
    <w:rsid w:val="00EB4397"/>
    <w:rsid w:val="00EB485E"/>
    <w:rsid w:val="00EB5B72"/>
    <w:rsid w:val="00EB68A5"/>
    <w:rsid w:val="00EB68E3"/>
    <w:rsid w:val="00EB7481"/>
    <w:rsid w:val="00EB7B57"/>
    <w:rsid w:val="00EC407D"/>
    <w:rsid w:val="00EC4E33"/>
    <w:rsid w:val="00EC5BF3"/>
    <w:rsid w:val="00EC6B0B"/>
    <w:rsid w:val="00EC6B67"/>
    <w:rsid w:val="00ED0643"/>
    <w:rsid w:val="00ED4D70"/>
    <w:rsid w:val="00ED5DAB"/>
    <w:rsid w:val="00ED64CC"/>
    <w:rsid w:val="00ED76A5"/>
    <w:rsid w:val="00EE1AD2"/>
    <w:rsid w:val="00EE21C6"/>
    <w:rsid w:val="00EE2416"/>
    <w:rsid w:val="00EE37FE"/>
    <w:rsid w:val="00EE4B31"/>
    <w:rsid w:val="00EE4BE1"/>
    <w:rsid w:val="00EE5B2A"/>
    <w:rsid w:val="00EE6309"/>
    <w:rsid w:val="00EE672F"/>
    <w:rsid w:val="00EF2F9A"/>
    <w:rsid w:val="00EF3CB1"/>
    <w:rsid w:val="00EF4728"/>
    <w:rsid w:val="00F01804"/>
    <w:rsid w:val="00F0197B"/>
    <w:rsid w:val="00F01EC7"/>
    <w:rsid w:val="00F02B81"/>
    <w:rsid w:val="00F02F9D"/>
    <w:rsid w:val="00F0322A"/>
    <w:rsid w:val="00F0363B"/>
    <w:rsid w:val="00F0531D"/>
    <w:rsid w:val="00F056FA"/>
    <w:rsid w:val="00F0623F"/>
    <w:rsid w:val="00F06B4B"/>
    <w:rsid w:val="00F10B01"/>
    <w:rsid w:val="00F11D2D"/>
    <w:rsid w:val="00F130E4"/>
    <w:rsid w:val="00F1539A"/>
    <w:rsid w:val="00F159C6"/>
    <w:rsid w:val="00F1617B"/>
    <w:rsid w:val="00F20C37"/>
    <w:rsid w:val="00F23484"/>
    <w:rsid w:val="00F23926"/>
    <w:rsid w:val="00F23941"/>
    <w:rsid w:val="00F23A11"/>
    <w:rsid w:val="00F247E3"/>
    <w:rsid w:val="00F26222"/>
    <w:rsid w:val="00F27F3B"/>
    <w:rsid w:val="00F34316"/>
    <w:rsid w:val="00F3587E"/>
    <w:rsid w:val="00F37931"/>
    <w:rsid w:val="00F403AF"/>
    <w:rsid w:val="00F409DB"/>
    <w:rsid w:val="00F420E3"/>
    <w:rsid w:val="00F433D5"/>
    <w:rsid w:val="00F434B2"/>
    <w:rsid w:val="00F44F20"/>
    <w:rsid w:val="00F467CC"/>
    <w:rsid w:val="00F475B3"/>
    <w:rsid w:val="00F5041B"/>
    <w:rsid w:val="00F516FA"/>
    <w:rsid w:val="00F55DEC"/>
    <w:rsid w:val="00F5606C"/>
    <w:rsid w:val="00F5640D"/>
    <w:rsid w:val="00F57B0D"/>
    <w:rsid w:val="00F57E56"/>
    <w:rsid w:val="00F62334"/>
    <w:rsid w:val="00F624A2"/>
    <w:rsid w:val="00F633BF"/>
    <w:rsid w:val="00F63C43"/>
    <w:rsid w:val="00F64C33"/>
    <w:rsid w:val="00F6681E"/>
    <w:rsid w:val="00F675C7"/>
    <w:rsid w:val="00F70261"/>
    <w:rsid w:val="00F703A0"/>
    <w:rsid w:val="00F7055F"/>
    <w:rsid w:val="00F711BF"/>
    <w:rsid w:val="00F72E98"/>
    <w:rsid w:val="00F72F94"/>
    <w:rsid w:val="00F74145"/>
    <w:rsid w:val="00F749C4"/>
    <w:rsid w:val="00F84BEE"/>
    <w:rsid w:val="00F856D5"/>
    <w:rsid w:val="00F85E7C"/>
    <w:rsid w:val="00F86636"/>
    <w:rsid w:val="00F8744E"/>
    <w:rsid w:val="00F9114D"/>
    <w:rsid w:val="00F911C1"/>
    <w:rsid w:val="00F915B8"/>
    <w:rsid w:val="00F91A7D"/>
    <w:rsid w:val="00F91A94"/>
    <w:rsid w:val="00F928CC"/>
    <w:rsid w:val="00F940C7"/>
    <w:rsid w:val="00F94DD1"/>
    <w:rsid w:val="00F965B8"/>
    <w:rsid w:val="00F96E00"/>
    <w:rsid w:val="00F970F1"/>
    <w:rsid w:val="00F97991"/>
    <w:rsid w:val="00FA03B3"/>
    <w:rsid w:val="00FA183A"/>
    <w:rsid w:val="00FA1DCF"/>
    <w:rsid w:val="00FA3583"/>
    <w:rsid w:val="00FA378D"/>
    <w:rsid w:val="00FA4A3C"/>
    <w:rsid w:val="00FA6015"/>
    <w:rsid w:val="00FA7927"/>
    <w:rsid w:val="00FB1CF2"/>
    <w:rsid w:val="00FC09F9"/>
    <w:rsid w:val="00FC0F6E"/>
    <w:rsid w:val="00FC186C"/>
    <w:rsid w:val="00FC1D3F"/>
    <w:rsid w:val="00FC536D"/>
    <w:rsid w:val="00FC6D69"/>
    <w:rsid w:val="00FD3180"/>
    <w:rsid w:val="00FD405C"/>
    <w:rsid w:val="00FD4473"/>
    <w:rsid w:val="00FE09CB"/>
    <w:rsid w:val="00FE0F16"/>
    <w:rsid w:val="00FE16A4"/>
    <w:rsid w:val="00FE3290"/>
    <w:rsid w:val="00FE4844"/>
    <w:rsid w:val="00FE5532"/>
    <w:rsid w:val="00FE5579"/>
    <w:rsid w:val="00FF06B9"/>
    <w:rsid w:val="00FF3C32"/>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58FF"/>
    <w:pPr>
      <w:spacing w:before="240" w:after="120" w:line="259" w:lineRule="auto"/>
      <w:ind w:left="1985"/>
      <w:jc w:val="both"/>
    </w:pPr>
    <w:rPr>
      <w:rFonts w:ascii="Georgia" w:hAnsi="Georgia"/>
      <w:color w:val="806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pPr>
      <w:spacing w:before="600" w:after="60" w:line="276" w:lineRule="auto"/>
      <w:ind w:left="1134"/>
      <w:outlineLvl w:val="2"/>
    </w:pPr>
    <w:rPr>
      <w:rFonts w:ascii="Georgia" w:eastAsia="SimSun" w:hAnsi="Georgia" w:cs="Times New Roman" w:hint="eastAsia"/>
      <w:b/>
      <w:bCs/>
      <w:color w:val="806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Pr>
      <w:rFonts w:ascii="Georgia" w:eastAsia="SimSun" w:hAnsi="Georgia" w:cs="Times New Roman"/>
      <w:b/>
      <w:bCs/>
      <w:color w:val="806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CF74CD"/>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Narra"/>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Narra">
    <w:name w:val="Title - Narra"/>
    <w:next w:val="Authors-Narra"/>
    <w:qFormat/>
    <w:rsid w:val="009C78AC"/>
    <w:pPr>
      <w:adjustRightInd w:val="0"/>
      <w:snapToGrid w:val="0"/>
      <w:spacing w:after="360" w:line="400" w:lineRule="exact"/>
    </w:pPr>
    <w:rPr>
      <w:rFonts w:ascii="Georgia" w:eastAsia="Times New Roman" w:hAnsi="Georgia" w:cs="Times New Roman"/>
      <w:b/>
      <w:snapToGrid w:val="0"/>
      <w:color w:val="806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Narra">
    <w:name w:val="Abstract - Narra"/>
    <w:basedOn w:val="Normal"/>
    <w:qFormat/>
    <w:rsid w:val="009C78A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D7A5E"/>
    <w:pPr>
      <w:spacing w:before="240" w:after="120" w:line="260" w:lineRule="atLeast"/>
    </w:pPr>
    <w:rPr>
      <w:snapToGrid/>
      <w:color w:val="806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95437A"/>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9B5378"/>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9B5378"/>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4B2400"/>
    <w:pPr>
      <w:adjustRightInd w:val="0"/>
      <w:snapToGrid w:val="0"/>
      <w:spacing w:before="120" w:after="240" w:line="200" w:lineRule="atLeast"/>
      <w:jc w:val="both"/>
    </w:pPr>
    <w:rPr>
      <w:rFonts w:ascii="Georgia" w:eastAsia="Times New Roman" w:hAnsi="Georgia" w:cs="Times New Roman"/>
      <w:color w:val="806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325542"/>
    <w:rPr>
      <w:b/>
      <w:bCs/>
      <w:color w:val="806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325542"/>
    <w:rPr>
      <w:rFonts w:ascii="Georgia" w:eastAsia="Times New Roman" w:hAnsi="Georgia" w:cs="Times New Roman"/>
      <w:b/>
      <w:bCs/>
      <w:snapToGrid/>
      <w:color w:val="806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F159C6"/>
    <w:rPr>
      <w:color w:val="806000"/>
    </w:rPr>
  </w:style>
  <w:style w:type="table" w:styleId="TableGrid">
    <w:name w:val="Table Grid"/>
    <w:basedOn w:val="TableNormal"/>
    <w:uiPriority w:val="3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F159C6"/>
    <w:rPr>
      <w:rFonts w:ascii="Georgia" w:eastAsia="Times New Roman" w:hAnsi="Georgia" w:cs="Times New Roman"/>
      <w:color w:val="806000"/>
      <w:szCs w:val="22"/>
      <w:lang w:val="en-US" w:eastAsia="de-DE" w:bidi="en-US"/>
    </w:rPr>
  </w:style>
  <w:style w:type="character" w:styleId="Emphasis">
    <w:name w:val="Emphasis"/>
    <w:uiPriority w:val="20"/>
    <w:qFormat/>
    <w:rsid w:val="00FB1CF2"/>
    <w:rPr>
      <w:rFonts w:ascii="Georgia" w:hAnsi="Georgia"/>
      <w:i/>
      <w:iCs/>
      <w:color w:val="00206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C764C"/>
    <w:pPr>
      <w:spacing w:before="300" w:after="60" w:line="0" w:lineRule="atLeast"/>
      <w:jc w:val="left"/>
    </w:pPr>
    <w:rPr>
      <w:b/>
      <w:snapToGrid/>
    </w:rPr>
  </w:style>
  <w:style w:type="paragraph" w:customStyle="1" w:styleId="NDeclaratiionsTexts">
    <w:name w:val="N_Declaratiions Texts"/>
    <w:qFormat/>
    <w:rsid w:val="000C764C"/>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8F034A"/>
    <w:rPr>
      <w:rFonts w:eastAsia="Calibri Light"/>
      <w:color w:val="0070C0"/>
    </w:rPr>
  </w:style>
  <w:style w:type="character" w:customStyle="1" w:styleId="CorrespondingauthorChar">
    <w:name w:val="Corresponding author Char"/>
    <w:basedOn w:val="Affiliation-NarraChar"/>
    <w:link w:val="Correspondingauthor"/>
    <w:rsid w:val="008F034A"/>
    <w:rPr>
      <w:rFonts w:ascii="Georgia" w:eastAsia="Calibri Light" w:hAnsi="Georgia" w:cs="Times New Roman"/>
      <w:snapToGrid/>
      <w:color w:val="0070C0"/>
      <w:sz w:val="16"/>
      <w:szCs w:val="18"/>
      <w:lang w:val="en-US" w:eastAsia="de-DE" w:bidi="en-US"/>
    </w:rPr>
  </w:style>
  <w:style w:type="table" w:customStyle="1" w:styleId="Table-NarraJ">
    <w:name w:val="Table - NarraJ"/>
    <w:basedOn w:val="TableNormal"/>
    <w:uiPriority w:val="39"/>
    <w:rsid w:val="000603F0"/>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styleId="NormalWeb">
    <w:name w:val="Normal (Web)"/>
    <w:basedOn w:val="Normal"/>
    <w:uiPriority w:val="99"/>
    <w:unhideWhenUsed/>
    <w:rsid w:val="0088273B"/>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uiPriority w:val="34"/>
    <w:rsid w:val="008827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69019546">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790323923">
      <w:bodyDiv w:val="1"/>
      <w:marLeft w:val="0"/>
      <w:marRight w:val="0"/>
      <w:marTop w:val="0"/>
      <w:marBottom w:val="0"/>
      <w:divBdr>
        <w:top w:val="none" w:sz="0" w:space="0" w:color="auto"/>
        <w:left w:val="none" w:sz="0" w:space="0" w:color="auto"/>
        <w:bottom w:val="none" w:sz="0" w:space="0" w:color="auto"/>
        <w:right w:val="none" w:sz="0" w:space="0" w:color="auto"/>
      </w:divBdr>
    </w:div>
    <w:div w:id="796489509">
      <w:bodyDiv w:val="1"/>
      <w:marLeft w:val="0"/>
      <w:marRight w:val="0"/>
      <w:marTop w:val="0"/>
      <w:marBottom w:val="0"/>
      <w:divBdr>
        <w:top w:val="none" w:sz="0" w:space="0" w:color="auto"/>
        <w:left w:val="none" w:sz="0" w:space="0" w:color="auto"/>
        <w:bottom w:val="none" w:sz="0" w:space="0" w:color="auto"/>
        <w:right w:val="none" w:sz="0" w:space="0" w:color="auto"/>
      </w:divBdr>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161002635">
      <w:bodyDiv w:val="1"/>
      <w:marLeft w:val="0"/>
      <w:marRight w:val="0"/>
      <w:marTop w:val="0"/>
      <w:marBottom w:val="0"/>
      <w:divBdr>
        <w:top w:val="none" w:sz="0" w:space="0" w:color="auto"/>
        <w:left w:val="none" w:sz="0" w:space="0" w:color="auto"/>
        <w:bottom w:val="none" w:sz="0" w:space="0" w:color="auto"/>
        <w:right w:val="none" w:sz="0" w:space="0" w:color="auto"/>
      </w:divBdr>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i.org/10.52225/narra.v5i%5bX%5d.%5bX%5d"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png"/><Relationship Id="rId1" Type="http://schemas.openxmlformats.org/officeDocument/2006/relationships/image" Target="media/image4.jpeg"/><Relationship Id="rId4"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04</Words>
  <Characters>7557</Characters>
  <Application>Microsoft Office Word</Application>
  <DocSecurity>0</DocSecurity>
  <Lines>175</Lines>
  <Paragraphs>1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833</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2-24T02:39:00Z</dcterms:created>
  <dcterms:modified xsi:type="dcterms:W3CDTF">2024-12-24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75f39be0464272a7004c1d55e3e40316259ef39f68e4f197057878c0d1cd74</vt:lpwstr>
  </property>
</Properties>
</file>